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E34243" w14:textId="40D8A363" w:rsidR="00BC2801" w:rsidRPr="002F4842" w:rsidRDefault="00BC2801" w:rsidP="00BC2801">
      <w:pPr>
        <w:pStyle w:val="Title"/>
        <w:rPr>
          <w:lang w:val="en-GB"/>
        </w:rPr>
      </w:pPr>
      <w:r w:rsidRPr="002F4842">
        <w:rPr>
          <w:lang w:val="en-GB"/>
        </w:rPr>
        <w:t>Braxen 1.0</w:t>
      </w:r>
    </w:p>
    <w:p w14:paraId="6071CFCA" w14:textId="629B9AF2" w:rsidR="00BC2801" w:rsidRPr="002F4842" w:rsidRDefault="002F4842" w:rsidP="00BC2801">
      <w:pPr>
        <w:pStyle w:val="Subtitle"/>
        <w:rPr>
          <w:lang w:val="en-GB"/>
        </w:rPr>
      </w:pPr>
      <w:r w:rsidRPr="002F4842">
        <w:rPr>
          <w:lang w:val="en-GB"/>
        </w:rPr>
        <w:t>Doc</w:t>
      </w:r>
      <w:r>
        <w:rPr>
          <w:lang w:val="en-GB"/>
        </w:rPr>
        <w:t>umentation</w:t>
      </w:r>
    </w:p>
    <w:p w14:paraId="0BB9B0E3" w14:textId="729A1CAF" w:rsidR="00BC2801" w:rsidRPr="002F4842" w:rsidRDefault="002F4842" w:rsidP="00BC2801">
      <w:pPr>
        <w:pStyle w:val="Heading1"/>
        <w:rPr>
          <w:lang w:val="en-GB"/>
        </w:rPr>
      </w:pPr>
      <w:r w:rsidRPr="002F4842">
        <w:rPr>
          <w:lang w:val="en-GB"/>
        </w:rPr>
        <w:t>License</w:t>
      </w:r>
    </w:p>
    <w:p w14:paraId="745E6E89" w14:textId="1AD4AE34" w:rsidR="00BC2801" w:rsidRPr="002F4842" w:rsidRDefault="00BC2801" w:rsidP="00BC2801">
      <w:pPr>
        <w:rPr>
          <w:lang w:val="en-GB"/>
        </w:rPr>
      </w:pPr>
      <w:r w:rsidRPr="002F4842">
        <w:rPr>
          <w:lang w:val="en-GB"/>
        </w:rPr>
        <w:t>CC BY 4.0</w:t>
      </w:r>
    </w:p>
    <w:p w14:paraId="65B8B48A" w14:textId="49ADBFE4" w:rsidR="00BC2801" w:rsidRPr="00B82473" w:rsidRDefault="00000000" w:rsidP="00BC2801">
      <w:pPr>
        <w:rPr>
          <w:lang w:val="en-GB"/>
        </w:rPr>
      </w:pPr>
      <w:hyperlink r:id="rId8" w:history="1">
        <w:r w:rsidR="00BC2801" w:rsidRPr="00B82473">
          <w:rPr>
            <w:rStyle w:val="Hyperlink"/>
            <w:lang w:val="en-GB"/>
          </w:rPr>
          <w:t>https://creativecommons.org/licenses/by/4.0/legalcode.en</w:t>
        </w:r>
      </w:hyperlink>
    </w:p>
    <w:p w14:paraId="7E5C51D5" w14:textId="5493C9D0" w:rsidR="00BC2801" w:rsidRPr="00B82473" w:rsidRDefault="002F4842" w:rsidP="00BC2801">
      <w:pPr>
        <w:pStyle w:val="Heading1"/>
        <w:rPr>
          <w:lang w:val="en-GB"/>
        </w:rPr>
      </w:pPr>
      <w:r w:rsidRPr="00B82473">
        <w:rPr>
          <w:lang w:val="en-GB"/>
        </w:rPr>
        <w:t>Background</w:t>
      </w:r>
    </w:p>
    <w:p w14:paraId="6A961C29" w14:textId="6A74A27E" w:rsidR="002F4842" w:rsidRPr="001374FF" w:rsidRDefault="002F4842" w:rsidP="00BC2801">
      <w:pPr>
        <w:rPr>
          <w:lang w:val="en-GB"/>
        </w:rPr>
      </w:pPr>
      <w:r w:rsidRPr="002F4842">
        <w:rPr>
          <w:lang w:val="en-GB"/>
        </w:rPr>
        <w:t>Braxen 1.0 is a Swedish pronunciation dictionary f</w:t>
      </w:r>
      <w:r>
        <w:rPr>
          <w:lang w:val="en-GB"/>
        </w:rPr>
        <w:t>or speech technology, developed by the Swedish Agency for Accessible Media (MTM)</w:t>
      </w:r>
      <w:r w:rsidR="001374FF">
        <w:rPr>
          <w:lang w:val="en-GB"/>
        </w:rPr>
        <w:t xml:space="preserve">. </w:t>
      </w:r>
      <w:r w:rsidR="001374FF" w:rsidRPr="001374FF">
        <w:rPr>
          <w:lang w:val="en-GB"/>
        </w:rPr>
        <w:t>It is made public in cooperation with Språkbanken Tal.</w:t>
      </w:r>
    </w:p>
    <w:p w14:paraId="6FE49D39" w14:textId="66BE8FC1" w:rsidR="00BC2801" w:rsidRPr="00B82473" w:rsidRDefault="001374FF" w:rsidP="00BC2801">
      <w:pPr>
        <w:pStyle w:val="Heading1"/>
        <w:rPr>
          <w:lang w:val="en-GB"/>
        </w:rPr>
      </w:pPr>
      <w:r w:rsidRPr="00B82473">
        <w:rPr>
          <w:lang w:val="en-GB"/>
        </w:rPr>
        <w:t>Fields</w:t>
      </w:r>
    </w:p>
    <w:p w14:paraId="3B8D7AA1" w14:textId="67B5E3CA" w:rsidR="001374FF" w:rsidRDefault="001374FF" w:rsidP="001374FF">
      <w:pPr>
        <w:rPr>
          <w:lang w:val="en-GB"/>
        </w:rPr>
      </w:pPr>
      <w:r w:rsidRPr="001374FF">
        <w:rPr>
          <w:lang w:val="en-GB"/>
        </w:rPr>
        <w:t>The dictionary consists of 27 f</w:t>
      </w:r>
      <w:r>
        <w:rPr>
          <w:lang w:val="en-GB"/>
        </w:rPr>
        <w:t xml:space="preserve">ields, enumerated from 0 to 26. In Braxen 1.0, only a selection of the fields </w:t>
      </w:r>
      <w:r w:rsidR="00473F90">
        <w:rPr>
          <w:lang w:val="en-GB"/>
        </w:rPr>
        <w:t>is</w:t>
      </w:r>
      <w:r>
        <w:rPr>
          <w:lang w:val="en-GB"/>
        </w:rPr>
        <w:t xml:space="preserve"> shared</w:t>
      </w:r>
      <w:r w:rsidR="0035302E">
        <w:rPr>
          <w:lang w:val="en-GB"/>
        </w:rPr>
        <w:t xml:space="preserve"> (see Ap</w:t>
      </w:r>
      <w:r w:rsidR="00833914">
        <w:rPr>
          <w:lang w:val="en-GB"/>
        </w:rPr>
        <w:t>p</w:t>
      </w:r>
      <w:r w:rsidR="0035302E">
        <w:rPr>
          <w:lang w:val="en-GB"/>
        </w:rPr>
        <w:t>endix A).</w:t>
      </w:r>
    </w:p>
    <w:p w14:paraId="6A6E3D63" w14:textId="5E080F30" w:rsidR="00BC2801" w:rsidRPr="00B82473" w:rsidRDefault="00911D9B" w:rsidP="00911D9B">
      <w:pPr>
        <w:pStyle w:val="Heading2"/>
        <w:rPr>
          <w:lang w:val="en-GB"/>
        </w:rPr>
      </w:pPr>
      <w:r w:rsidRPr="00B82473">
        <w:rPr>
          <w:lang w:val="en-GB"/>
        </w:rPr>
        <w:t xml:space="preserve">0 </w:t>
      </w:r>
      <w:r w:rsidR="0035302E" w:rsidRPr="00B82473">
        <w:rPr>
          <w:lang w:val="en-GB"/>
        </w:rPr>
        <w:t>Orthography</w:t>
      </w:r>
    </w:p>
    <w:p w14:paraId="20E876F5" w14:textId="214AF3A1" w:rsidR="0035302E" w:rsidRPr="0035302E" w:rsidRDefault="0035302E" w:rsidP="0035302E">
      <w:pPr>
        <w:rPr>
          <w:lang w:val="en-GB"/>
        </w:rPr>
      </w:pPr>
      <w:r w:rsidRPr="0035302E">
        <w:rPr>
          <w:lang w:val="en-GB"/>
        </w:rPr>
        <w:t xml:space="preserve">The orthography shows the </w:t>
      </w:r>
      <w:r>
        <w:rPr>
          <w:lang w:val="en-GB"/>
        </w:rPr>
        <w:t xml:space="preserve">spelling of the word. </w:t>
      </w:r>
      <w:r w:rsidRPr="0035302E">
        <w:rPr>
          <w:lang w:val="en-GB"/>
        </w:rPr>
        <w:t>The intention is to u</w:t>
      </w:r>
      <w:r>
        <w:rPr>
          <w:lang w:val="en-GB"/>
        </w:rPr>
        <w:t xml:space="preserve">se the </w:t>
      </w:r>
      <w:r w:rsidR="00C74B50">
        <w:rPr>
          <w:lang w:val="en-GB"/>
        </w:rPr>
        <w:t>mote frequent casing of the word. Different casings can sometimes show different pronunciations</w:t>
      </w:r>
      <w:r w:rsidR="00603E6B">
        <w:rPr>
          <w:lang w:val="en-GB"/>
        </w:rPr>
        <w:t xml:space="preserve"> (see 16 Case)</w:t>
      </w:r>
      <w:r w:rsidR="0024232B">
        <w:rPr>
          <w:lang w:val="en-GB"/>
        </w:rPr>
        <w:t>.</w:t>
      </w:r>
    </w:p>
    <w:p w14:paraId="0888B477" w14:textId="22B7FB40" w:rsidR="00BC2801" w:rsidRPr="00603E6B" w:rsidRDefault="0024232B" w:rsidP="00BC2801">
      <w:pPr>
        <w:rPr>
          <w:lang w:val="en-GB"/>
        </w:rPr>
      </w:pPr>
      <w:r w:rsidRPr="00603E6B">
        <w:rPr>
          <w:lang w:val="en-GB"/>
        </w:rPr>
        <w:t>Example: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281"/>
        <w:gridCol w:w="2570"/>
        <w:gridCol w:w="1487"/>
      </w:tblGrid>
      <w:tr w:rsidR="00BC2801" w:rsidRPr="00453D99" w14:paraId="145E562A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7F7FF9AA" w14:textId="37D9B322" w:rsidR="00BC2801" w:rsidRPr="00453D99" w:rsidRDefault="00290D4A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2570" w:type="dxa"/>
            <w:shd w:val="clear" w:color="auto" w:fill="F2F2F2" w:themeFill="background1" w:themeFillShade="F2"/>
          </w:tcPr>
          <w:p w14:paraId="6B99F70D" w14:textId="4FF4641B" w:rsidR="00BC2801" w:rsidRPr="00453D99" w:rsidRDefault="00290D4A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Part of </w:t>
            </w:r>
            <w:proofErr w:type="spellStart"/>
            <w:r>
              <w:rPr>
                <w:b/>
                <w:bCs/>
              </w:rPr>
              <w:t>speech</w:t>
            </w:r>
            <w:proofErr w:type="spellEnd"/>
            <w:r>
              <w:rPr>
                <w:b/>
                <w:bCs/>
              </w:rPr>
              <w:t xml:space="preserve"> etc.</w:t>
            </w:r>
          </w:p>
        </w:tc>
        <w:tc>
          <w:tcPr>
            <w:tcW w:w="1487" w:type="dxa"/>
            <w:shd w:val="clear" w:color="auto" w:fill="F2F2F2" w:themeFill="background1" w:themeFillShade="F2"/>
          </w:tcPr>
          <w:p w14:paraId="0CA79726" w14:textId="756FFD42" w:rsidR="00BC2801" w:rsidRPr="00453D99" w:rsidRDefault="00290D4A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ronunciation</w:t>
            </w:r>
            <w:proofErr w:type="spellEnd"/>
          </w:p>
        </w:tc>
      </w:tr>
      <w:tr w:rsidR="00BC2801" w:rsidRPr="00585A63" w14:paraId="2999803B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021C3612" w14:textId="77777777" w:rsidR="00BC2801" w:rsidRPr="00585A63" w:rsidRDefault="00BC2801" w:rsidP="009A2626">
            <w:pPr>
              <w:spacing w:line="360" w:lineRule="auto"/>
            </w:pPr>
            <w:r w:rsidRPr="00585A63">
              <w:t>björn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0F52F57B" w14:textId="64764644" w:rsidR="00BC2801" w:rsidRPr="00585A63" w:rsidRDefault="00290D4A" w:rsidP="009A2626">
            <w:pPr>
              <w:spacing w:line="360" w:lineRule="auto"/>
            </w:pPr>
            <w:proofErr w:type="spellStart"/>
            <w:r>
              <w:t>Noun</w:t>
            </w:r>
            <w:proofErr w:type="spellEnd"/>
          </w:p>
        </w:tc>
        <w:tc>
          <w:tcPr>
            <w:tcW w:w="1487" w:type="dxa"/>
            <w:shd w:val="clear" w:color="auto" w:fill="F2F2F2" w:themeFill="background1" w:themeFillShade="F2"/>
          </w:tcPr>
          <w:p w14:paraId="7CA03837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  <w:r w:rsidRPr="002F3A31">
              <w:rPr>
                <w:rFonts w:cstheme="minorHAnsi"/>
                <w:sz w:val="18"/>
                <w:szCs w:val="18"/>
              </w:rPr>
              <w:t>/b j ’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oe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rn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>/</w:t>
            </w:r>
          </w:p>
        </w:tc>
      </w:tr>
      <w:tr w:rsidR="00BC2801" w:rsidRPr="00585A63" w14:paraId="180700DD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00D920CB" w14:textId="77777777" w:rsidR="00BC2801" w:rsidRPr="00585A63" w:rsidRDefault="00BC2801" w:rsidP="009A2626">
            <w:pPr>
              <w:spacing w:line="360" w:lineRule="auto"/>
            </w:pPr>
            <w:r w:rsidRPr="00585A63">
              <w:t>Björn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24CBB88E" w14:textId="20407394" w:rsidR="00BC2801" w:rsidRPr="00585A63" w:rsidRDefault="00290D4A" w:rsidP="009A2626">
            <w:pPr>
              <w:spacing w:line="360" w:lineRule="auto"/>
            </w:pPr>
            <w:r>
              <w:t xml:space="preserve">Proper </w:t>
            </w:r>
            <w:proofErr w:type="spellStart"/>
            <w:r>
              <w:t>name</w:t>
            </w:r>
            <w:proofErr w:type="spellEnd"/>
          </w:p>
        </w:tc>
        <w:tc>
          <w:tcPr>
            <w:tcW w:w="1487" w:type="dxa"/>
            <w:shd w:val="clear" w:color="auto" w:fill="F2F2F2" w:themeFill="background1" w:themeFillShade="F2"/>
          </w:tcPr>
          <w:p w14:paraId="3673EAE4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  <w:r w:rsidRPr="002F3A31">
              <w:rPr>
                <w:rFonts w:cstheme="minorHAnsi"/>
                <w:sz w:val="18"/>
                <w:szCs w:val="18"/>
              </w:rPr>
              <w:t>/b j ’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oe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rn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>/</w:t>
            </w:r>
          </w:p>
        </w:tc>
      </w:tr>
      <w:tr w:rsidR="00BC2801" w:rsidRPr="00EE2A53" w14:paraId="0148321C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5FB8D9C7" w14:textId="77777777" w:rsidR="00BC2801" w:rsidRPr="00585A63" w:rsidRDefault="00BC2801" w:rsidP="009A2626">
            <w:pPr>
              <w:spacing w:line="360" w:lineRule="auto"/>
            </w:pPr>
            <w:r w:rsidRPr="000A7BA0">
              <w:t>BrB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518789AC" w14:textId="676A756A" w:rsidR="00BC2801" w:rsidRPr="00585A63" w:rsidRDefault="00290D4A" w:rsidP="009A2626">
            <w:pPr>
              <w:spacing w:line="360" w:lineRule="auto"/>
            </w:pPr>
            <w:r>
              <w:t xml:space="preserve">Proper </w:t>
            </w:r>
            <w:proofErr w:type="spellStart"/>
            <w:r>
              <w:t>name</w:t>
            </w:r>
            <w:proofErr w:type="spellEnd"/>
            <w:r w:rsidR="00BC2801">
              <w:t xml:space="preserve"> (</w:t>
            </w:r>
            <w:r>
              <w:t>abbreviation</w:t>
            </w:r>
            <w:r w:rsidR="00BC2801">
              <w:t>)</w:t>
            </w:r>
          </w:p>
        </w:tc>
        <w:tc>
          <w:tcPr>
            <w:tcW w:w="1487" w:type="dxa"/>
            <w:shd w:val="clear" w:color="auto" w:fill="F2F2F2" w:themeFill="background1" w:themeFillShade="F2"/>
          </w:tcPr>
          <w:p w14:paraId="57B97847" w14:textId="77777777" w:rsidR="00BC2801" w:rsidRPr="00585A63" w:rsidRDefault="00BC2801" w:rsidP="009A2626">
            <w:pPr>
              <w:spacing w:line="360" w:lineRule="auto"/>
            </w:pPr>
            <w:r w:rsidRPr="00726DCC">
              <w:t>Brottsbalken</w:t>
            </w:r>
          </w:p>
        </w:tc>
      </w:tr>
      <w:tr w:rsidR="00BC2801" w:rsidRPr="00EE2A53" w14:paraId="3A99A263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49B70861" w14:textId="77777777" w:rsidR="00BC2801" w:rsidRPr="00585A63" w:rsidRDefault="00BC2801" w:rsidP="009A2626">
            <w:pPr>
              <w:spacing w:line="360" w:lineRule="auto"/>
            </w:pPr>
            <w:r w:rsidRPr="000A7BA0">
              <w:t>B</w:t>
            </w:r>
            <w:r>
              <w:t>R</w:t>
            </w:r>
            <w:r w:rsidRPr="000A7BA0">
              <w:t>B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0DC95187" w14:textId="0E3A995F" w:rsidR="00BC2801" w:rsidRPr="00585A63" w:rsidRDefault="00290D4A" w:rsidP="009A2626">
            <w:pPr>
              <w:spacing w:line="360" w:lineRule="auto"/>
            </w:pPr>
            <w:r>
              <w:t xml:space="preserve">Proper </w:t>
            </w:r>
            <w:proofErr w:type="spellStart"/>
            <w:r>
              <w:t>name</w:t>
            </w:r>
            <w:proofErr w:type="spellEnd"/>
            <w:r w:rsidR="00BC2801">
              <w:t xml:space="preserve"> (</w:t>
            </w:r>
            <w:proofErr w:type="spellStart"/>
            <w:r w:rsidR="00BC2801">
              <w:t>a</w:t>
            </w:r>
            <w:r>
              <w:t>c</w:t>
            </w:r>
            <w:r w:rsidR="00BC2801">
              <w:t>ronym</w:t>
            </w:r>
            <w:proofErr w:type="spellEnd"/>
            <w:r w:rsidR="00BC2801">
              <w:t>)</w:t>
            </w:r>
          </w:p>
        </w:tc>
        <w:tc>
          <w:tcPr>
            <w:tcW w:w="1487" w:type="dxa"/>
            <w:shd w:val="clear" w:color="auto" w:fill="F2F2F2" w:themeFill="background1" w:themeFillShade="F2"/>
          </w:tcPr>
          <w:p w14:paraId="7F495047" w14:textId="77777777" w:rsidR="00BC2801" w:rsidRPr="00585A63" w:rsidRDefault="00BC2801" w:rsidP="009A2626">
            <w:pPr>
              <w:spacing w:line="360" w:lineRule="auto"/>
            </w:pPr>
            <w:r w:rsidRPr="00726DCC">
              <w:t>B R B</w:t>
            </w:r>
          </w:p>
        </w:tc>
      </w:tr>
    </w:tbl>
    <w:p w14:paraId="107ABDE5" w14:textId="77777777" w:rsidR="001F33CB" w:rsidRDefault="001F33CB" w:rsidP="00BC2801">
      <w:pPr>
        <w:rPr>
          <w:lang w:val="en-GB"/>
        </w:rPr>
      </w:pPr>
    </w:p>
    <w:p w14:paraId="07E53D59" w14:textId="142612F7" w:rsidR="001F33CB" w:rsidRDefault="00911D9B" w:rsidP="00911D9B">
      <w:pPr>
        <w:pStyle w:val="Heading2"/>
        <w:rPr>
          <w:lang w:val="en-GB"/>
        </w:rPr>
      </w:pPr>
      <w:r>
        <w:rPr>
          <w:lang w:val="en-GB"/>
        </w:rPr>
        <w:t xml:space="preserve">1 </w:t>
      </w:r>
      <w:r w:rsidR="001F33CB">
        <w:rPr>
          <w:lang w:val="en-GB"/>
        </w:rPr>
        <w:t>Pronunciation</w:t>
      </w:r>
    </w:p>
    <w:p w14:paraId="2ECB2043" w14:textId="2D725750" w:rsidR="0034330B" w:rsidRPr="003D066C" w:rsidRDefault="0034330B" w:rsidP="00BC2801">
      <w:pPr>
        <w:rPr>
          <w:lang w:val="en-GB"/>
        </w:rPr>
      </w:pPr>
      <w:r w:rsidRPr="0034330B">
        <w:rPr>
          <w:lang w:val="en-GB"/>
        </w:rPr>
        <w:t xml:space="preserve">The </w:t>
      </w:r>
      <w:r w:rsidR="001F33CB">
        <w:rPr>
          <w:lang w:val="en-GB"/>
        </w:rPr>
        <w:t>phonetic-phonological transcriptions</w:t>
      </w:r>
      <w:r w:rsidRPr="0034330B">
        <w:rPr>
          <w:lang w:val="en-GB"/>
        </w:rPr>
        <w:t xml:space="preserve"> in Braxen f</w:t>
      </w:r>
      <w:r>
        <w:rPr>
          <w:lang w:val="en-GB"/>
        </w:rPr>
        <w:t>ollows a format developed to cover Swedish, but also foreign speech sounds that frequently occur in Swedish, such as certain English phonemes.</w:t>
      </w:r>
      <w:r w:rsidR="003D066C">
        <w:rPr>
          <w:lang w:val="en-GB"/>
        </w:rPr>
        <w:t xml:space="preserve"> This format is here referred to as </w:t>
      </w:r>
      <w:r w:rsidR="003D066C">
        <w:rPr>
          <w:i/>
          <w:iCs/>
          <w:lang w:val="en-GB"/>
        </w:rPr>
        <w:t>Base</w:t>
      </w:r>
      <w:r w:rsidR="003D066C">
        <w:rPr>
          <w:lang w:val="en-GB"/>
        </w:rPr>
        <w:t>.</w:t>
      </w:r>
    </w:p>
    <w:p w14:paraId="35A8CF1B" w14:textId="4BA5EB30" w:rsidR="003D066C" w:rsidRPr="00E6214C" w:rsidRDefault="00E6214C" w:rsidP="00BC2801">
      <w:pPr>
        <w:rPr>
          <w:lang w:val="en-GB"/>
        </w:rPr>
      </w:pPr>
      <w:r>
        <w:rPr>
          <w:lang w:val="en-GB"/>
        </w:rPr>
        <w:t xml:space="preserve">Appendix B shows a conversion table between </w:t>
      </w:r>
      <w:r>
        <w:rPr>
          <w:i/>
          <w:iCs/>
          <w:lang w:val="en-GB"/>
        </w:rPr>
        <w:t>Base</w:t>
      </w:r>
      <w:r>
        <w:rPr>
          <w:lang w:val="en-GB"/>
        </w:rPr>
        <w:t xml:space="preserve"> and IPA, and </w:t>
      </w:r>
      <w:r w:rsidR="009A0E6C">
        <w:rPr>
          <w:lang w:val="en-GB"/>
        </w:rPr>
        <w:t>a tool for automatic conversion between the two formats is included in the GitHub repository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2270"/>
        <w:gridCol w:w="2264"/>
        <w:gridCol w:w="1824"/>
      </w:tblGrid>
      <w:tr w:rsidR="00BC2801" w:rsidRPr="00453D99" w14:paraId="0633E566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20F6272B" w14:textId="474C7E04" w:rsidR="00BC2801" w:rsidRPr="00453D99" w:rsidRDefault="004A4875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Script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1E497111" w14:textId="378E7D59" w:rsidR="00BC2801" w:rsidRPr="00453D99" w:rsidRDefault="00C52F25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Task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028367DB" w14:textId="56B03A52" w:rsidR="00BC2801" w:rsidRPr="00453D99" w:rsidRDefault="00C52F25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</w:tr>
      <w:tr w:rsidR="00BC2801" w:rsidRPr="00585A63" w14:paraId="775FF9D3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0FF42D50" w14:textId="77777777" w:rsidR="00BC2801" w:rsidRPr="00585A63" w:rsidRDefault="00BC2801" w:rsidP="009A2626">
            <w:pPr>
              <w:spacing w:line="360" w:lineRule="auto"/>
            </w:pPr>
            <w:r>
              <w:t>convertBase2IPA.</w:t>
            </w:r>
            <w:commentRangeStart w:id="0"/>
            <w:r>
              <w:t>exe</w:t>
            </w:r>
            <w:commentRangeEnd w:id="0"/>
            <w:r w:rsidR="000E6FBD">
              <w:rPr>
                <w:rStyle w:val="CommentReference"/>
              </w:rPr>
              <w:commentReference w:id="0"/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257B0376" w14:textId="50C0CEFE" w:rsidR="00BC2801" w:rsidRPr="00585A63" w:rsidRDefault="009A0E6C" w:rsidP="009A2626">
            <w:pPr>
              <w:spacing w:line="360" w:lineRule="auto"/>
            </w:pPr>
            <w:proofErr w:type="spellStart"/>
            <w:r>
              <w:t>Converts</w:t>
            </w:r>
            <w:proofErr w:type="spellEnd"/>
            <w:r w:rsidR="00BC2801">
              <w:t xml:space="preserve"> </w:t>
            </w:r>
            <w:r w:rsidR="00BC2801" w:rsidRPr="009B141D">
              <w:rPr>
                <w:i/>
                <w:iCs/>
              </w:rPr>
              <w:t>Base</w:t>
            </w:r>
            <w:r w:rsidR="00BC2801">
              <w:t xml:space="preserve"> </w:t>
            </w:r>
            <w:r>
              <w:t>to</w:t>
            </w:r>
            <w:r w:rsidR="00BC2801">
              <w:t xml:space="preserve"> </w:t>
            </w:r>
            <w:r w:rsidR="00BC2801" w:rsidRPr="009B141D">
              <w:rPr>
                <w:i/>
                <w:iCs/>
              </w:rPr>
              <w:t>IPA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7B40934D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F3A31">
              <w:rPr>
                <w:rFonts w:cstheme="minorHAnsi"/>
                <w:sz w:val="16"/>
                <w:szCs w:val="16"/>
              </w:rPr>
              <w:t>/b j ’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oe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rn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/ </w:t>
            </w:r>
            <w:r w:rsidRPr="002F3A31">
              <w:rPr>
                <w:rFonts w:cstheme="minorHAnsi"/>
                <w:sz w:val="16"/>
                <w:szCs w:val="16"/>
              </w:rPr>
              <w:sym w:font="Symbol" w:char="F0AE"/>
            </w:r>
            <w:r w:rsidRPr="002F3A31">
              <w:rPr>
                <w:rFonts w:cstheme="minorHAnsi"/>
                <w:sz w:val="16"/>
                <w:szCs w:val="16"/>
              </w:rPr>
              <w:t xml:space="preserve"> /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bjˈœːɳ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>/</w:t>
            </w:r>
          </w:p>
        </w:tc>
      </w:tr>
      <w:tr w:rsidR="00BC2801" w:rsidRPr="00585A63" w14:paraId="549B5CC0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38001E32" w14:textId="77777777" w:rsidR="00BC2801" w:rsidRPr="00585A63" w:rsidRDefault="00BC2801" w:rsidP="009A2626">
            <w:pPr>
              <w:spacing w:line="360" w:lineRule="auto"/>
            </w:pPr>
            <w:r>
              <w:t>convertIPA2Base.exe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77933875" w14:textId="29B6F927" w:rsidR="00BC2801" w:rsidRPr="00585A63" w:rsidRDefault="009A0E6C" w:rsidP="009A2626">
            <w:pPr>
              <w:spacing w:line="360" w:lineRule="auto"/>
            </w:pPr>
            <w:proofErr w:type="spellStart"/>
            <w:r>
              <w:t>Converts</w:t>
            </w:r>
            <w:proofErr w:type="spellEnd"/>
            <w:r w:rsidR="00BC2801">
              <w:t xml:space="preserve"> </w:t>
            </w:r>
            <w:r w:rsidR="00BC2801">
              <w:rPr>
                <w:i/>
                <w:iCs/>
              </w:rPr>
              <w:t>IPA</w:t>
            </w:r>
            <w:r w:rsidR="00BC2801">
              <w:t xml:space="preserve"> </w:t>
            </w:r>
            <w:r>
              <w:t>to</w:t>
            </w:r>
            <w:r w:rsidR="00BC2801">
              <w:t xml:space="preserve"> </w:t>
            </w:r>
            <w:r w:rsidR="00BC2801">
              <w:rPr>
                <w:i/>
                <w:iCs/>
              </w:rPr>
              <w:t>Base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65E9C79A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F3A31">
              <w:rPr>
                <w:rFonts w:cstheme="minorHAnsi"/>
                <w:sz w:val="16"/>
                <w:szCs w:val="16"/>
              </w:rPr>
              <w:t>/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bjˈœːɳ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/ </w:t>
            </w:r>
            <w:r w:rsidRPr="002F3A31">
              <w:rPr>
                <w:rFonts w:cstheme="minorHAnsi"/>
                <w:sz w:val="16"/>
                <w:szCs w:val="16"/>
              </w:rPr>
              <w:sym w:font="Symbol" w:char="F0AE"/>
            </w:r>
            <w:r w:rsidRPr="002F3A31">
              <w:rPr>
                <w:rFonts w:cstheme="minorHAnsi"/>
                <w:sz w:val="16"/>
                <w:szCs w:val="16"/>
              </w:rPr>
              <w:t xml:space="preserve"> /b j ’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oe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rn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>/</w:t>
            </w:r>
          </w:p>
        </w:tc>
      </w:tr>
      <w:tr w:rsidR="00BC2801" w:rsidRPr="00EE2A53" w14:paraId="6A1A5AE9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67420A9D" w14:textId="77777777" w:rsidR="00BC2801" w:rsidRPr="00585A63" w:rsidRDefault="00BC2801" w:rsidP="009A2626">
            <w:pPr>
              <w:spacing w:line="360" w:lineRule="auto"/>
            </w:pPr>
            <w:r>
              <w:t>validateBase.exe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6B9E1335" w14:textId="7569A6D6" w:rsidR="00BC2801" w:rsidRPr="003623B0" w:rsidRDefault="009A0E6C" w:rsidP="009A2626">
            <w:pPr>
              <w:spacing w:line="360" w:lineRule="auto"/>
              <w:rPr>
                <w:i/>
                <w:iCs/>
              </w:rPr>
            </w:pPr>
            <w:proofErr w:type="spellStart"/>
            <w:r>
              <w:t>Validates</w:t>
            </w:r>
            <w:proofErr w:type="spellEnd"/>
            <w:r w:rsidR="00BC2801">
              <w:t xml:space="preserve"> </w:t>
            </w:r>
            <w:r w:rsidR="00BC2801">
              <w:rPr>
                <w:i/>
                <w:iCs/>
              </w:rPr>
              <w:t>Base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2A53C0DB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</w:p>
        </w:tc>
      </w:tr>
      <w:tr w:rsidR="00BC2801" w:rsidRPr="00EE2A53" w14:paraId="5EA2F1CB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101E962E" w14:textId="77777777" w:rsidR="00BC2801" w:rsidRPr="00585A63" w:rsidRDefault="00BC2801" w:rsidP="009A2626">
            <w:pPr>
              <w:spacing w:line="360" w:lineRule="auto"/>
            </w:pPr>
            <w:r>
              <w:t>validateIPA.exe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00742E05" w14:textId="0D400B63" w:rsidR="00BC2801" w:rsidRPr="003623B0" w:rsidRDefault="009A0E6C" w:rsidP="009A2626">
            <w:pPr>
              <w:spacing w:line="360" w:lineRule="auto"/>
              <w:rPr>
                <w:i/>
                <w:iCs/>
              </w:rPr>
            </w:pPr>
            <w:proofErr w:type="spellStart"/>
            <w:r>
              <w:t>Validates</w:t>
            </w:r>
            <w:proofErr w:type="spellEnd"/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041617FD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</w:p>
        </w:tc>
      </w:tr>
    </w:tbl>
    <w:p w14:paraId="271BC564" w14:textId="77777777" w:rsidR="00911D9B" w:rsidRDefault="00911D9B" w:rsidP="007C1B05">
      <w:pPr>
        <w:rPr>
          <w:lang w:val="en-GB"/>
        </w:rPr>
      </w:pPr>
    </w:p>
    <w:p w14:paraId="1F5DC21E" w14:textId="010E92A0" w:rsidR="007C1B05" w:rsidRPr="007C1B05" w:rsidRDefault="007C1B05" w:rsidP="007C1B05">
      <w:pPr>
        <w:rPr>
          <w:lang w:val="en-GB"/>
        </w:rPr>
      </w:pPr>
      <w:r>
        <w:rPr>
          <w:lang w:val="en-GB"/>
        </w:rPr>
        <w:lastRenderedPageBreak/>
        <w:t xml:space="preserve">This section lists the most important principles for the </w:t>
      </w:r>
      <w:r w:rsidR="00BA5F7C">
        <w:rPr>
          <w:lang w:val="en-GB"/>
        </w:rPr>
        <w:t>transcriptions.</w:t>
      </w:r>
    </w:p>
    <w:p w14:paraId="286A3741" w14:textId="040F3156" w:rsidR="00BC2801" w:rsidRDefault="00BA5F7C" w:rsidP="00BC2801">
      <w:pPr>
        <w:pStyle w:val="Heading3"/>
      </w:pPr>
      <w:r>
        <w:t>Stress</w:t>
      </w:r>
    </w:p>
    <w:p w14:paraId="0DD68BA3" w14:textId="6C0FDE53" w:rsidR="00BC2801" w:rsidRDefault="00BA5F7C" w:rsidP="00541193">
      <w:pPr>
        <w:pStyle w:val="ListParagraph"/>
        <w:numPr>
          <w:ilvl w:val="0"/>
          <w:numId w:val="17"/>
        </w:numPr>
        <w:spacing w:before="0" w:beforeAutospacing="0" w:after="120" w:afterAutospacing="0"/>
        <w:contextualSpacing/>
        <w:rPr>
          <w:lang w:val="en-GB"/>
        </w:rPr>
      </w:pPr>
      <w:r w:rsidRPr="00BA5F7C">
        <w:rPr>
          <w:lang w:val="en-GB"/>
        </w:rPr>
        <w:t xml:space="preserve">All words must have exactly one main stress, which can be </w:t>
      </w:r>
      <w:r>
        <w:rPr>
          <w:lang w:val="en-GB"/>
        </w:rPr>
        <w:t xml:space="preserve">accent 1 or </w:t>
      </w:r>
      <w:r w:rsidR="00BC2801" w:rsidRPr="00BA5F7C">
        <w:rPr>
          <w:lang w:val="en-GB"/>
        </w:rPr>
        <w:t>accent 2.</w:t>
      </w:r>
    </w:p>
    <w:p w14:paraId="6868146E" w14:textId="6B129009" w:rsidR="00BA5F7C" w:rsidRPr="00BA5F7C" w:rsidRDefault="00BA5F7C" w:rsidP="00541193">
      <w:pPr>
        <w:pStyle w:val="ListParagraph"/>
        <w:numPr>
          <w:ilvl w:val="0"/>
          <w:numId w:val="17"/>
        </w:numPr>
        <w:spacing w:before="0" w:beforeAutospacing="0" w:after="120" w:afterAutospacing="0"/>
        <w:contextualSpacing/>
        <w:rPr>
          <w:lang w:val="en-GB"/>
        </w:rPr>
      </w:pPr>
      <w:r>
        <w:rPr>
          <w:lang w:val="en-GB"/>
        </w:rPr>
        <w:t>If the word has accent 2, it should also have secondary stress.</w:t>
      </w:r>
    </w:p>
    <w:p w14:paraId="7AB7A994" w14:textId="265F244A" w:rsidR="00BC2801" w:rsidRPr="006B6BAF" w:rsidRDefault="006B6BAF" w:rsidP="00541193">
      <w:pPr>
        <w:pStyle w:val="ListParagraph"/>
        <w:numPr>
          <w:ilvl w:val="0"/>
          <w:numId w:val="17"/>
        </w:numPr>
        <w:spacing w:before="0" w:beforeAutospacing="0" w:after="120" w:afterAutospacing="0"/>
        <w:contextualSpacing/>
        <w:rPr>
          <w:lang w:val="en-GB"/>
        </w:rPr>
      </w:pPr>
      <w:r w:rsidRPr="006B6BAF">
        <w:rPr>
          <w:lang w:val="en-GB"/>
        </w:rPr>
        <w:t xml:space="preserve">Stress is located </w:t>
      </w:r>
      <w:r w:rsidR="0041061F" w:rsidRPr="006B6BAF">
        <w:rPr>
          <w:lang w:val="en-GB"/>
        </w:rPr>
        <w:t>immediately</w:t>
      </w:r>
      <w:r w:rsidRPr="006B6BAF">
        <w:rPr>
          <w:lang w:val="en-GB"/>
        </w:rPr>
        <w:t xml:space="preserve"> b</w:t>
      </w:r>
      <w:r>
        <w:rPr>
          <w:lang w:val="en-GB"/>
        </w:rPr>
        <w:t>efore the stressed vowel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2352"/>
        <w:gridCol w:w="956"/>
        <w:gridCol w:w="1528"/>
        <w:gridCol w:w="2256"/>
      </w:tblGrid>
      <w:tr w:rsidR="00BC2801" w:rsidRPr="00453D99" w14:paraId="63B783DC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37443591" w14:textId="1726A501" w:rsidR="00BC2801" w:rsidRPr="00453D99" w:rsidRDefault="00E920E0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Stress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4EC7BCA3" w14:textId="0736E6A7" w:rsidR="00BC2801" w:rsidRPr="00453D99" w:rsidRDefault="00E920E0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Notation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5F9CA58F" w14:textId="468941CC" w:rsidR="00BC2801" w:rsidRDefault="00E920E0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178851D1" w14:textId="67656DB5" w:rsidR="00BC2801" w:rsidRPr="00453D99" w:rsidRDefault="00E920E0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</w:tr>
      <w:tr w:rsidR="00BC2801" w:rsidRPr="00585A63" w14:paraId="34496790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124A6CF6" w14:textId="2309DE7F" w:rsidR="00BC2801" w:rsidRPr="00585A63" w:rsidRDefault="00E920E0" w:rsidP="009A2626">
            <w:pPr>
              <w:spacing w:line="360" w:lineRule="auto"/>
            </w:pPr>
            <w:r>
              <w:t>Main stress</w:t>
            </w:r>
            <w:r w:rsidR="00BC2801">
              <w:t>, accent 1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4C42CB45" w14:textId="77777777" w:rsidR="00BC2801" w:rsidRPr="00B52612" w:rsidRDefault="00BC2801" w:rsidP="009A2626">
            <w:pPr>
              <w:spacing w:line="360" w:lineRule="auto"/>
            </w:pPr>
            <w:r w:rsidRPr="00B52612">
              <w:t>’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397CEEDB" w14:textId="77777777" w:rsidR="00BC2801" w:rsidRPr="00347487" w:rsidRDefault="00BC2801" w:rsidP="009A2626">
            <w:pPr>
              <w:spacing w:line="360" w:lineRule="auto"/>
            </w:pPr>
            <w:r w:rsidRPr="00347487">
              <w:t>boll</w:t>
            </w:r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08E42AC4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F3A31">
              <w:rPr>
                <w:rFonts w:cstheme="minorHAnsi"/>
                <w:sz w:val="16"/>
                <w:szCs w:val="16"/>
              </w:rPr>
              <w:t xml:space="preserve">/b </w:t>
            </w:r>
            <w:r w:rsidRPr="002F3A31">
              <w:rPr>
                <w:rFonts w:cstheme="minorHAnsi"/>
                <w:b/>
                <w:bCs/>
                <w:sz w:val="16"/>
                <w:szCs w:val="16"/>
              </w:rPr>
              <w:t>’o</w:t>
            </w:r>
            <w:r w:rsidRPr="002F3A31">
              <w:rPr>
                <w:rFonts w:cstheme="minorHAnsi"/>
                <w:sz w:val="16"/>
                <w:szCs w:val="16"/>
              </w:rPr>
              <w:t xml:space="preserve"> l/</w:t>
            </w:r>
          </w:p>
        </w:tc>
      </w:tr>
      <w:tr w:rsidR="00BC2801" w:rsidRPr="00EE2843" w14:paraId="0EA36868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7F16C84A" w14:textId="320B3A9E" w:rsidR="00BC2801" w:rsidRPr="00585A63" w:rsidRDefault="00E920E0" w:rsidP="009A2626">
            <w:pPr>
              <w:spacing w:line="360" w:lineRule="auto"/>
            </w:pPr>
            <w:r>
              <w:t>Main stress</w:t>
            </w:r>
            <w:r w:rsidR="00BC2801">
              <w:t>, accent 2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280EBBF1" w14:textId="77777777" w:rsidR="00BC2801" w:rsidRPr="00B52612" w:rsidRDefault="00BC2801" w:rsidP="009A2626">
            <w:pPr>
              <w:spacing w:line="360" w:lineRule="auto"/>
            </w:pPr>
            <w:r w:rsidRPr="00B52612">
              <w:t>”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584CC62B" w14:textId="77777777" w:rsidR="00BC2801" w:rsidRPr="00347487" w:rsidRDefault="00BC2801" w:rsidP="009A2626">
            <w:pPr>
              <w:spacing w:line="360" w:lineRule="auto"/>
            </w:pPr>
            <w:r w:rsidRPr="00347487">
              <w:t>bollar, dalbana</w:t>
            </w:r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145B539D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b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”o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. l ,a r, d ”a: l - b ,a: . n a/</w:t>
            </w:r>
          </w:p>
        </w:tc>
      </w:tr>
      <w:tr w:rsidR="00BC2801" w:rsidRPr="00EE2843" w14:paraId="75037ABF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2DE9245D" w14:textId="09543336" w:rsidR="00BC2801" w:rsidRPr="00585A63" w:rsidRDefault="00E920E0" w:rsidP="009A2626">
            <w:pPr>
              <w:spacing w:line="360" w:lineRule="auto"/>
            </w:pPr>
            <w:proofErr w:type="spellStart"/>
            <w:r>
              <w:t>Secondary</w:t>
            </w:r>
            <w:proofErr w:type="spellEnd"/>
            <w:r>
              <w:t xml:space="preserve"> stress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6424E1AB" w14:textId="77777777" w:rsidR="00BC2801" w:rsidRPr="00B52612" w:rsidRDefault="00BC2801" w:rsidP="009A2626">
            <w:pPr>
              <w:spacing w:line="360" w:lineRule="auto"/>
            </w:pPr>
            <w:r w:rsidRPr="00B52612">
              <w:t>,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75F24DCF" w14:textId="77777777" w:rsidR="00BC2801" w:rsidRPr="00347487" w:rsidRDefault="00BC2801" w:rsidP="009A2626">
            <w:pPr>
              <w:spacing w:line="360" w:lineRule="auto"/>
            </w:pPr>
            <w:r w:rsidRPr="00347487">
              <w:t>bollar, dalbana</w:t>
            </w:r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6BA00598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b ”o . l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,a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r, d ”a: l - b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,a: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. n a/</w:t>
            </w:r>
          </w:p>
        </w:tc>
      </w:tr>
    </w:tbl>
    <w:p w14:paraId="2188EC32" w14:textId="29C6E404" w:rsidR="00BC2801" w:rsidRDefault="00E920E0" w:rsidP="00BC2801">
      <w:pPr>
        <w:pStyle w:val="Heading3"/>
      </w:pPr>
      <w:proofErr w:type="spellStart"/>
      <w:r>
        <w:t>Boundaries</w:t>
      </w:r>
      <w:proofErr w:type="spellEnd"/>
    </w:p>
    <w:p w14:paraId="28D5701B" w14:textId="636B6553" w:rsidR="00E920E0" w:rsidRPr="00E920E0" w:rsidRDefault="00E920E0" w:rsidP="00541193">
      <w:pPr>
        <w:pStyle w:val="ListParagraph"/>
        <w:numPr>
          <w:ilvl w:val="0"/>
          <w:numId w:val="18"/>
        </w:numPr>
        <w:spacing w:before="0" w:beforeAutospacing="0" w:after="120" w:afterAutospacing="0"/>
        <w:contextualSpacing/>
        <w:rPr>
          <w:lang w:val="en-GB"/>
        </w:rPr>
      </w:pPr>
      <w:r w:rsidRPr="00E920E0">
        <w:rPr>
          <w:lang w:val="en-GB"/>
        </w:rPr>
        <w:t xml:space="preserve">Word boundaries allow an </w:t>
      </w:r>
      <w:r>
        <w:rPr>
          <w:lang w:val="en-GB"/>
        </w:rPr>
        <w:t>expression to have multiple main stresses.</w:t>
      </w:r>
    </w:p>
    <w:p w14:paraId="4DC8AE40" w14:textId="1C496A13" w:rsidR="00E920E0" w:rsidRPr="00F0081E" w:rsidRDefault="00E920E0" w:rsidP="00541193">
      <w:pPr>
        <w:pStyle w:val="ListParagraph"/>
        <w:numPr>
          <w:ilvl w:val="0"/>
          <w:numId w:val="18"/>
        </w:numPr>
        <w:spacing w:before="0" w:beforeAutospacing="0" w:after="120" w:afterAutospacing="0"/>
        <w:contextualSpacing/>
        <w:rPr>
          <w:lang w:val="en-GB"/>
        </w:rPr>
      </w:pPr>
      <w:r w:rsidRPr="00F0081E">
        <w:rPr>
          <w:lang w:val="en-GB"/>
        </w:rPr>
        <w:t xml:space="preserve">Compounds with ’-’ </w:t>
      </w:r>
      <w:r w:rsidR="00F0081E" w:rsidRPr="00F0081E">
        <w:rPr>
          <w:lang w:val="en-GB"/>
        </w:rPr>
        <w:t>h</w:t>
      </w:r>
      <w:r w:rsidR="00F0081E">
        <w:rPr>
          <w:lang w:val="en-GB"/>
        </w:rPr>
        <w:t>ave accent 2 and secondary stress.</w:t>
      </w:r>
    </w:p>
    <w:p w14:paraId="464AA56E" w14:textId="6F1531A8" w:rsidR="00F0081E" w:rsidRPr="00F0081E" w:rsidRDefault="00F0081E" w:rsidP="00541193">
      <w:pPr>
        <w:pStyle w:val="ListParagraph"/>
        <w:numPr>
          <w:ilvl w:val="0"/>
          <w:numId w:val="18"/>
        </w:numPr>
        <w:spacing w:before="0" w:beforeAutospacing="0" w:after="120" w:afterAutospacing="0"/>
        <w:contextualSpacing/>
        <w:rPr>
          <w:lang w:val="en-GB"/>
        </w:rPr>
      </w:pPr>
      <w:r w:rsidRPr="00F0081E">
        <w:rPr>
          <w:lang w:val="en-GB"/>
        </w:rPr>
        <w:t xml:space="preserve">Syllables can </w:t>
      </w:r>
      <w:r>
        <w:rPr>
          <w:lang w:val="en-GB"/>
        </w:rPr>
        <w:t>contain only one vowel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839"/>
        <w:gridCol w:w="956"/>
        <w:gridCol w:w="1780"/>
        <w:gridCol w:w="2456"/>
      </w:tblGrid>
      <w:tr w:rsidR="00BC2801" w:rsidRPr="00453D99" w14:paraId="4F10FF3D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66C509AF" w14:textId="69CF6661" w:rsidR="00BC2801" w:rsidRPr="00453D99" w:rsidRDefault="00F0081E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Boundary</w:t>
            </w:r>
            <w:proofErr w:type="spellEnd"/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301167C6" w14:textId="105BEAD0" w:rsidR="00BC2801" w:rsidRPr="00453D99" w:rsidRDefault="000E6FBD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Notation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26C6F1AB" w14:textId="7679C33B" w:rsidR="00BC2801" w:rsidRDefault="00F0081E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393205B0" w14:textId="2CA2C6D0" w:rsidR="00BC2801" w:rsidRPr="00453D99" w:rsidRDefault="00F0081E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</w:tr>
      <w:tr w:rsidR="00BC2801" w:rsidRPr="00EE2843" w14:paraId="60CAD3B7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5A1C99E1" w14:textId="64E53CD3" w:rsidR="00BC2801" w:rsidRPr="00585A63" w:rsidRDefault="00F0081E" w:rsidP="009A2626">
            <w:pPr>
              <w:spacing w:line="360" w:lineRule="auto"/>
            </w:pPr>
            <w:r>
              <w:t>Word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16483AF6" w14:textId="77777777" w:rsidR="00BC2801" w:rsidRPr="00585A63" w:rsidRDefault="00BC2801" w:rsidP="009A2626">
            <w:pPr>
              <w:spacing w:line="360" w:lineRule="auto"/>
            </w:pPr>
            <w:r>
              <w:t>|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6C0AAA42" w14:textId="77777777" w:rsidR="00BC2801" w:rsidRPr="00793FF7" w:rsidRDefault="00BC2801" w:rsidP="009A2626">
            <w:pPr>
              <w:spacing w:line="360" w:lineRule="auto"/>
            </w:pPr>
            <w:r w:rsidRPr="00793FF7">
              <w:t>berg- och dalbana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70329D56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b ’ae </w:t>
            </w:r>
            <w:proofErr w:type="spellStart"/>
            <w:r w:rsidRPr="0044358F">
              <w:rPr>
                <w:rFonts w:cstheme="minorHAnsi"/>
                <w:sz w:val="16"/>
                <w:szCs w:val="16"/>
                <w:lang w:val="en-GB"/>
              </w:rPr>
              <w:t>rj</w:t>
            </w:r>
            <w:proofErr w:type="spellEnd"/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|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’o: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|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d ”a: l - b , a: . n a/</w:t>
            </w:r>
          </w:p>
        </w:tc>
      </w:tr>
      <w:tr w:rsidR="00BC2801" w:rsidRPr="00585A63" w14:paraId="59272AC9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60290DD6" w14:textId="2E826E76" w:rsidR="00BC2801" w:rsidRPr="00585A63" w:rsidRDefault="00F0081E" w:rsidP="009A2626">
            <w:pPr>
              <w:spacing w:line="360" w:lineRule="auto"/>
            </w:pPr>
            <w:proofErr w:type="spellStart"/>
            <w:r>
              <w:t>Compound</w:t>
            </w:r>
            <w:proofErr w:type="spellEnd"/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2204BC56" w14:textId="77777777" w:rsidR="00BC2801" w:rsidRPr="00B52612" w:rsidRDefault="00BC2801" w:rsidP="009A2626">
            <w:pPr>
              <w:spacing w:line="360" w:lineRule="auto"/>
              <w:rPr>
                <w:b/>
                <w:bCs/>
              </w:rPr>
            </w:pPr>
            <w:r w:rsidRPr="00B52612">
              <w:rPr>
                <w:b/>
                <w:bCs/>
              </w:rPr>
              <w:t>-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2AB9F0CE" w14:textId="77777777" w:rsidR="00BC2801" w:rsidRPr="00793FF7" w:rsidRDefault="00BC2801" w:rsidP="009A2626">
            <w:pPr>
              <w:spacing w:line="360" w:lineRule="auto"/>
            </w:pPr>
            <w:r>
              <w:t>dalbana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3A57E634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</w:t>
            </w:r>
            <w:r w:rsidRPr="002F3A31">
              <w:rPr>
                <w:rFonts w:cstheme="minorHAnsi"/>
                <w:sz w:val="16"/>
                <w:szCs w:val="16"/>
              </w:rPr>
              <w:t xml:space="preserve">d ”a: l </w:t>
            </w:r>
            <w:r w:rsidRPr="002F3A31">
              <w:rPr>
                <w:rFonts w:cstheme="minorHAnsi"/>
                <w:b/>
                <w:bCs/>
                <w:sz w:val="16"/>
                <w:szCs w:val="16"/>
              </w:rPr>
              <w:t>-</w:t>
            </w:r>
            <w:r w:rsidRPr="002F3A31">
              <w:rPr>
                <w:rFonts w:cstheme="minorHAnsi"/>
                <w:sz w:val="16"/>
                <w:szCs w:val="16"/>
              </w:rPr>
              <w:t xml:space="preserve"> b ,a: . n a</w:t>
            </w:r>
            <w:r>
              <w:rPr>
                <w:rFonts w:cstheme="minorHAnsi"/>
                <w:sz w:val="16"/>
                <w:szCs w:val="16"/>
              </w:rPr>
              <w:t>/</w:t>
            </w:r>
          </w:p>
        </w:tc>
      </w:tr>
      <w:tr w:rsidR="00BC2801" w:rsidRPr="00EE2843" w14:paraId="2BA98C0B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4EA14F50" w14:textId="4C35E2CF" w:rsidR="00BC2801" w:rsidRPr="00585A63" w:rsidRDefault="00F0081E" w:rsidP="009A2626">
            <w:pPr>
              <w:spacing w:line="360" w:lineRule="auto"/>
            </w:pPr>
            <w:proofErr w:type="spellStart"/>
            <w:r>
              <w:t>Morpheme</w:t>
            </w:r>
            <w:proofErr w:type="spellEnd"/>
            <w:r w:rsidR="00BC2801">
              <w:t>*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1D6C984A" w14:textId="77777777" w:rsidR="00BC2801" w:rsidRPr="00B52612" w:rsidRDefault="00BC2801" w:rsidP="009A2626">
            <w:pPr>
              <w:spacing w:line="360" w:lineRule="auto"/>
              <w:rPr>
                <w:b/>
                <w:bCs/>
              </w:rPr>
            </w:pPr>
            <w:r w:rsidRPr="00B52612">
              <w:rPr>
                <w:b/>
                <w:bCs/>
              </w:rPr>
              <w:t>~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6A1B1BC2" w14:textId="77777777" w:rsidR="00BC2801" w:rsidRPr="00793FF7" w:rsidRDefault="00BC2801" w:rsidP="009A2626">
            <w:pPr>
              <w:spacing w:line="360" w:lineRule="auto"/>
            </w:pPr>
            <w:r>
              <w:t>transalpin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2D04C941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t r a n s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~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a l . p '</w:t>
            </w:r>
            <w:proofErr w:type="spellStart"/>
            <w:r w:rsidRPr="0044358F">
              <w:rPr>
                <w:rFonts w:cstheme="minorHAnsi"/>
                <w:sz w:val="16"/>
                <w:szCs w:val="16"/>
                <w:lang w:val="en-GB"/>
              </w:rPr>
              <w:t>i</w:t>
            </w:r>
            <w:proofErr w:type="spellEnd"/>
            <w:r w:rsidRPr="0044358F">
              <w:rPr>
                <w:rFonts w:cstheme="minorHAnsi"/>
                <w:sz w:val="16"/>
                <w:szCs w:val="16"/>
                <w:lang w:val="en-GB"/>
              </w:rPr>
              <w:t>: n/</w:t>
            </w:r>
          </w:p>
        </w:tc>
      </w:tr>
      <w:tr w:rsidR="00BC2801" w:rsidRPr="00585A63" w14:paraId="33A69FC2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226E5C23" w14:textId="6295676E" w:rsidR="00BC2801" w:rsidRPr="00585A63" w:rsidRDefault="00F0081E" w:rsidP="009A2626">
            <w:pPr>
              <w:spacing w:line="360" w:lineRule="auto"/>
            </w:pPr>
            <w:proofErr w:type="spellStart"/>
            <w:r>
              <w:t>Syllable</w:t>
            </w:r>
            <w:proofErr w:type="spellEnd"/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7ED171E5" w14:textId="77777777" w:rsidR="00BC2801" w:rsidRPr="00B52612" w:rsidRDefault="00BC2801" w:rsidP="009A2626">
            <w:pPr>
              <w:spacing w:line="360" w:lineRule="auto"/>
              <w:rPr>
                <w:b/>
                <w:bCs/>
              </w:rPr>
            </w:pPr>
            <w:r w:rsidRPr="00B52612">
              <w:rPr>
                <w:b/>
                <w:bCs/>
              </w:rPr>
              <w:t>.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440B4D76" w14:textId="77777777" w:rsidR="00BC2801" w:rsidRPr="00793FF7" w:rsidRDefault="00BC2801" w:rsidP="009A2626">
            <w:pPr>
              <w:spacing w:line="360" w:lineRule="auto"/>
            </w:pPr>
            <w:r>
              <w:t>alpin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00A777AC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</w:t>
            </w:r>
            <w:r w:rsidRPr="002F3A31">
              <w:rPr>
                <w:rFonts w:cstheme="minorHAnsi"/>
                <w:sz w:val="16"/>
                <w:szCs w:val="16"/>
              </w:rPr>
              <w:t xml:space="preserve">a l </w:t>
            </w:r>
            <w:r w:rsidRPr="002F3A31">
              <w:rPr>
                <w:rFonts w:cstheme="minorHAnsi"/>
                <w:b/>
                <w:bCs/>
                <w:sz w:val="16"/>
                <w:szCs w:val="16"/>
              </w:rPr>
              <w:t>.</w:t>
            </w:r>
            <w:r w:rsidRPr="002F3A31">
              <w:rPr>
                <w:rFonts w:cstheme="minorHAnsi"/>
                <w:sz w:val="16"/>
                <w:szCs w:val="16"/>
              </w:rPr>
              <w:t xml:space="preserve"> p ’i: n</w:t>
            </w:r>
            <w:r>
              <w:rPr>
                <w:rFonts w:cstheme="minorHAnsi"/>
                <w:sz w:val="16"/>
                <w:szCs w:val="16"/>
              </w:rPr>
              <w:t>/</w:t>
            </w:r>
          </w:p>
        </w:tc>
      </w:tr>
    </w:tbl>
    <w:p w14:paraId="0561B9D9" w14:textId="4B53FCFE" w:rsidR="00F0081E" w:rsidRPr="00F0081E" w:rsidRDefault="00BC2801" w:rsidP="00BC2801">
      <w:pPr>
        <w:rPr>
          <w:lang w:val="en-GB"/>
        </w:rPr>
      </w:pPr>
      <w:r w:rsidRPr="00F0081E">
        <w:rPr>
          <w:lang w:val="en-GB"/>
        </w:rPr>
        <w:t>*</w:t>
      </w:r>
      <w:r w:rsidR="00F0081E" w:rsidRPr="00F0081E">
        <w:rPr>
          <w:lang w:val="en-GB"/>
        </w:rPr>
        <w:t>optional</w:t>
      </w:r>
      <w:r w:rsidRPr="00F0081E">
        <w:rPr>
          <w:lang w:val="en-GB"/>
        </w:rPr>
        <w:t xml:space="preserve">, </w:t>
      </w:r>
      <w:r w:rsidR="00F0081E" w:rsidRPr="00F0081E">
        <w:rPr>
          <w:lang w:val="en-GB"/>
        </w:rPr>
        <w:t>but can occur i</w:t>
      </w:r>
      <w:r w:rsidR="00F0081E">
        <w:rPr>
          <w:lang w:val="en-GB"/>
        </w:rPr>
        <w:t>n the lexicon to mark boundaries that do not follow common s</w:t>
      </w:r>
      <w:r w:rsidR="003D2207">
        <w:rPr>
          <w:lang w:val="en-GB"/>
        </w:rPr>
        <w:t>yllabification principles.</w:t>
      </w:r>
      <w:r w:rsidR="00F0081E">
        <w:rPr>
          <w:lang w:val="en-GB"/>
        </w:rPr>
        <w:t xml:space="preserve"> </w:t>
      </w:r>
    </w:p>
    <w:p w14:paraId="61053C77" w14:textId="4791B439" w:rsidR="00BC2801" w:rsidRPr="00B82473" w:rsidRDefault="003D2207" w:rsidP="00BC2801">
      <w:pPr>
        <w:pStyle w:val="Heading3"/>
        <w:rPr>
          <w:lang w:val="en-GB"/>
        </w:rPr>
      </w:pPr>
      <w:r w:rsidRPr="00B82473">
        <w:rPr>
          <w:lang w:val="en-GB"/>
        </w:rPr>
        <w:t>/e/ sounds</w:t>
      </w:r>
    </w:p>
    <w:p w14:paraId="20ED872C" w14:textId="1551FD68" w:rsidR="00BC2801" w:rsidRPr="00EE611D" w:rsidRDefault="003D2207" w:rsidP="00BC2801">
      <w:pPr>
        <w:rPr>
          <w:lang w:val="en-GB"/>
        </w:rPr>
      </w:pPr>
      <w:r w:rsidRPr="00EE611D">
        <w:rPr>
          <w:lang w:val="en-GB"/>
        </w:rPr>
        <w:t xml:space="preserve">Braxen has four </w:t>
      </w:r>
      <w:r w:rsidR="00EE611D" w:rsidRPr="00EE611D">
        <w:rPr>
          <w:lang w:val="en-GB"/>
        </w:rPr>
        <w:t>notations f</w:t>
      </w:r>
      <w:r w:rsidR="00EE611D">
        <w:rPr>
          <w:lang w:val="en-GB"/>
        </w:rPr>
        <w:t>or different /e/ sounds</w:t>
      </w:r>
      <w:r w:rsidR="00320530">
        <w:rPr>
          <w:lang w:val="en-GB"/>
        </w:rPr>
        <w:t xml:space="preserve">. The dictionary reflects mainly </w:t>
      </w:r>
      <w:r w:rsidR="00FF26CB">
        <w:rPr>
          <w:lang w:val="en-GB"/>
        </w:rPr>
        <w:t xml:space="preserve">a central Swedish pronunciation, with an overlap between /e/ and /ä/. This has led to some inconsistency in how /ä/ is used </w:t>
      </w:r>
      <w:r w:rsidR="0051120F">
        <w:rPr>
          <w:lang w:val="en-GB"/>
        </w:rPr>
        <w:t>in the pronunciations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009"/>
        <w:gridCol w:w="4467"/>
        <w:gridCol w:w="1026"/>
        <w:gridCol w:w="1429"/>
      </w:tblGrid>
      <w:tr w:rsidR="00BC2801" w:rsidRPr="00453D99" w14:paraId="69270766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4201B549" w14:textId="672AA84D" w:rsidR="00BC2801" w:rsidRPr="00453D99" w:rsidRDefault="00183218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Phoneme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569480A5" w14:textId="5605A54F" w:rsidR="00BC2801" w:rsidRPr="00453D99" w:rsidRDefault="00183218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Description</w:t>
            </w:r>
            <w:proofErr w:type="spellEnd"/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1A180C97" w14:textId="706E6B18" w:rsidR="00BC2801" w:rsidRDefault="00183218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27A7BDBF" w14:textId="663E4736" w:rsidR="00BC2801" w:rsidRPr="00453D99" w:rsidRDefault="00183218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</w:tr>
      <w:tr w:rsidR="00BC2801" w:rsidRPr="002F3A31" w14:paraId="3223AC32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1953CB0B" w14:textId="77777777" w:rsidR="00BC2801" w:rsidRPr="00813C9F" w:rsidRDefault="00BC2801" w:rsidP="009A2626">
            <w:pPr>
              <w:spacing w:line="360" w:lineRule="auto"/>
            </w:pPr>
            <w:r w:rsidRPr="00813C9F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3EA1298E" w14:textId="647A98C3" w:rsidR="00BC2801" w:rsidRPr="00585A63" w:rsidRDefault="00CC4F49" w:rsidP="009A2626">
            <w:pPr>
              <w:spacing w:line="360" w:lineRule="auto"/>
            </w:pPr>
            <w:r>
              <w:t>semi-</w:t>
            </w:r>
            <w:proofErr w:type="spellStart"/>
            <w:r>
              <w:t>open</w:t>
            </w:r>
            <w:proofErr w:type="spellEnd"/>
            <w:r>
              <w:t xml:space="preserve"> /e/ sound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47C40E24" w14:textId="77777777" w:rsidR="00BC2801" w:rsidRPr="00793FF7" w:rsidRDefault="00BC2801" w:rsidP="009A2626">
            <w:pPr>
              <w:spacing w:line="360" w:lineRule="auto"/>
            </w:pPr>
            <w:r>
              <w:t>s</w:t>
            </w:r>
            <w:r w:rsidRPr="008F5EE8">
              <w:rPr>
                <w:b/>
                <w:bCs/>
              </w:rPr>
              <w:t>e</w:t>
            </w:r>
            <w:r>
              <w:t>tt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475F67F3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s ’</w:t>
            </w:r>
            <w:r w:rsidRPr="000B6BF6">
              <w:rPr>
                <w:rFonts w:cstheme="minorHAnsi"/>
                <w:b/>
                <w:bCs/>
                <w:sz w:val="16"/>
                <w:szCs w:val="16"/>
              </w:rPr>
              <w:t>e</w:t>
            </w:r>
            <w:r>
              <w:rPr>
                <w:rFonts w:cstheme="minorHAnsi"/>
                <w:sz w:val="16"/>
                <w:szCs w:val="16"/>
              </w:rPr>
              <w:t xml:space="preserve"> t/</w:t>
            </w:r>
          </w:p>
        </w:tc>
      </w:tr>
      <w:tr w:rsidR="00BC2801" w:rsidRPr="002F3A31" w14:paraId="19D1CA60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1D91C89E" w14:textId="77777777" w:rsidR="00BC2801" w:rsidRPr="00813C9F" w:rsidRDefault="00BC2801" w:rsidP="009A2626">
            <w:pPr>
              <w:spacing w:line="36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813C9F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7CCA0FB0" w14:textId="7C0E2EA6" w:rsidR="00BC2801" w:rsidRPr="00813C9F" w:rsidRDefault="00CC4F49" w:rsidP="009A2626">
            <w:pPr>
              <w:spacing w:line="360" w:lineRule="auto"/>
              <w:rPr>
                <w:lang w:val="en-GB"/>
              </w:rPr>
            </w:pPr>
            <w:r w:rsidRPr="00813C9F">
              <w:rPr>
                <w:lang w:val="en-GB"/>
              </w:rPr>
              <w:t>semi-open</w:t>
            </w:r>
            <w:r w:rsidR="00BC2801" w:rsidRPr="00813C9F">
              <w:rPr>
                <w:lang w:val="en-GB"/>
              </w:rPr>
              <w:t xml:space="preserve"> </w:t>
            </w:r>
            <w:r w:rsidR="00813C9F" w:rsidRPr="00813C9F">
              <w:rPr>
                <w:lang w:val="en-GB"/>
              </w:rPr>
              <w:t>/e/ sound (d</w:t>
            </w:r>
            <w:r w:rsidR="00813C9F">
              <w:rPr>
                <w:lang w:val="en-GB"/>
              </w:rPr>
              <w:t>iffer from the above in some dialects)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6EC8DF47" w14:textId="77777777" w:rsidR="00BC2801" w:rsidRPr="00793FF7" w:rsidRDefault="00BC2801" w:rsidP="009A2626">
            <w:pPr>
              <w:spacing w:line="360" w:lineRule="auto"/>
            </w:pPr>
            <w:r>
              <w:t>s</w:t>
            </w:r>
            <w:r w:rsidRPr="008F5EE8">
              <w:rPr>
                <w:b/>
                <w:bCs/>
              </w:rPr>
              <w:t>ä</w:t>
            </w:r>
            <w:r>
              <w:t>tt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2B2A88E0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s ’</w:t>
            </w:r>
            <w:r>
              <w:rPr>
                <w:rFonts w:cstheme="minorHAnsi"/>
                <w:b/>
                <w:bCs/>
                <w:sz w:val="16"/>
                <w:szCs w:val="16"/>
              </w:rPr>
              <w:t>ä</w:t>
            </w:r>
            <w:r>
              <w:rPr>
                <w:rFonts w:cstheme="minorHAnsi"/>
                <w:sz w:val="16"/>
                <w:szCs w:val="16"/>
              </w:rPr>
              <w:t xml:space="preserve"> t/</w:t>
            </w:r>
          </w:p>
        </w:tc>
      </w:tr>
      <w:tr w:rsidR="00BC2801" w:rsidRPr="002F3A31" w14:paraId="02F80BF7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204D85EA" w14:textId="77777777" w:rsidR="00BC2801" w:rsidRPr="00585A63" w:rsidRDefault="00BC2801" w:rsidP="009A2626">
            <w:pPr>
              <w:spacing w:line="360" w:lineRule="auto"/>
            </w:pPr>
            <w:r w:rsidRPr="003E017E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eh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59172EF5" w14:textId="37F69249" w:rsidR="00BC2801" w:rsidRPr="00D56DC2" w:rsidRDefault="00813C9F" w:rsidP="009A2626">
            <w:pPr>
              <w:rPr>
                <w:lang w:val="en-GB"/>
              </w:rPr>
            </w:pPr>
            <w:r w:rsidRPr="00D56DC2">
              <w:rPr>
                <w:lang w:val="en-GB"/>
              </w:rPr>
              <w:t>before stressed syllable in unstressed, open syllalbe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69715BBF" w14:textId="77777777" w:rsidR="00BC2801" w:rsidRPr="00793FF7" w:rsidRDefault="00BC2801" w:rsidP="009A2626">
            <w:pPr>
              <w:spacing w:line="360" w:lineRule="auto"/>
            </w:pPr>
            <w:r>
              <w:t>b</w:t>
            </w:r>
            <w:r w:rsidRPr="008E4A39">
              <w:rPr>
                <w:b/>
                <w:bCs/>
              </w:rPr>
              <w:t>e</w:t>
            </w:r>
            <w:r>
              <w:t>tona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3CD99A0F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/b </w:t>
            </w:r>
            <w:proofErr w:type="spellStart"/>
            <w:r w:rsidRPr="00986C3D">
              <w:rPr>
                <w:rFonts w:cstheme="minorHAnsi"/>
                <w:b/>
                <w:bCs/>
                <w:sz w:val="16"/>
                <w:szCs w:val="16"/>
              </w:rPr>
              <w:t>eh</w:t>
            </w:r>
            <w:proofErr w:type="spellEnd"/>
            <w:r>
              <w:rPr>
                <w:rFonts w:cstheme="minorHAnsi"/>
                <w:sz w:val="16"/>
                <w:szCs w:val="16"/>
              </w:rPr>
              <w:t xml:space="preserve"> . t ’u: . n a/</w:t>
            </w:r>
          </w:p>
        </w:tc>
      </w:tr>
      <w:tr w:rsidR="00BC2801" w:rsidRPr="002F3A31" w14:paraId="7D00A253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00EFC665" w14:textId="77777777" w:rsidR="00BC2801" w:rsidRPr="00585A63" w:rsidRDefault="00BC2801" w:rsidP="009A2626">
            <w:pPr>
              <w:spacing w:line="360" w:lineRule="auto"/>
            </w:pPr>
            <w:r w:rsidRPr="003E017E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ex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099AC4FF" w14:textId="51DC5DC0" w:rsidR="00BC2801" w:rsidRPr="00D56DC2" w:rsidRDefault="00BC2801" w:rsidP="009A2626">
            <w:pPr>
              <w:rPr>
                <w:lang w:val="en-GB"/>
              </w:rPr>
            </w:pPr>
            <w:r w:rsidRPr="00B82473">
              <w:rPr>
                <w:lang w:val="en-GB"/>
              </w:rPr>
              <w:t xml:space="preserve">”schwa”. </w:t>
            </w:r>
            <w:r w:rsidR="00D56DC2" w:rsidRPr="00D56DC2">
              <w:rPr>
                <w:lang w:val="en-GB"/>
              </w:rPr>
              <w:t>In unstressed syllable only</w:t>
            </w:r>
            <w:r w:rsidRPr="00D56DC2">
              <w:rPr>
                <w:lang w:val="en-GB"/>
              </w:rPr>
              <w:t xml:space="preserve">, </w:t>
            </w:r>
            <w:r w:rsidR="00D56DC2" w:rsidRPr="00D56DC2">
              <w:rPr>
                <w:lang w:val="en-GB"/>
              </w:rPr>
              <w:t>e</w:t>
            </w:r>
            <w:r w:rsidR="00D56DC2">
              <w:rPr>
                <w:lang w:val="en-GB"/>
              </w:rPr>
              <w:t>.g., inflections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11842CDF" w14:textId="77777777" w:rsidR="00BC2801" w:rsidRPr="00793FF7" w:rsidRDefault="00BC2801" w:rsidP="009A2626">
            <w:pPr>
              <w:spacing w:line="360" w:lineRule="auto"/>
            </w:pPr>
            <w:r>
              <w:t>boll</w:t>
            </w:r>
            <w:r w:rsidRPr="008E4A39">
              <w:rPr>
                <w:b/>
                <w:bCs/>
              </w:rPr>
              <w:t>e</w:t>
            </w:r>
            <w:r>
              <w:t>n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16BA1D3E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/b ’o . l </w:t>
            </w:r>
            <w:r w:rsidRPr="00986C3D">
              <w:rPr>
                <w:rFonts w:cstheme="minorHAnsi"/>
                <w:b/>
                <w:bCs/>
                <w:sz w:val="16"/>
                <w:szCs w:val="16"/>
              </w:rPr>
              <w:t>ex</w:t>
            </w:r>
            <w:r>
              <w:rPr>
                <w:rFonts w:cstheme="minorHAnsi"/>
                <w:sz w:val="16"/>
                <w:szCs w:val="16"/>
              </w:rPr>
              <w:t xml:space="preserve"> n/</w:t>
            </w:r>
          </w:p>
        </w:tc>
      </w:tr>
    </w:tbl>
    <w:p w14:paraId="1C605581" w14:textId="6A2A7187" w:rsidR="00BC2801" w:rsidRDefault="00035E35" w:rsidP="00BC2801">
      <w:pPr>
        <w:pStyle w:val="Heading3"/>
      </w:pPr>
      <w:r>
        <w:t xml:space="preserve">Xenophones: </w:t>
      </w:r>
      <w:proofErr w:type="spellStart"/>
      <w:r>
        <w:t>foreign</w:t>
      </w:r>
      <w:proofErr w:type="spellEnd"/>
      <w:r>
        <w:t xml:space="preserve"> </w:t>
      </w:r>
      <w:proofErr w:type="spellStart"/>
      <w:r>
        <w:t>speech</w:t>
      </w:r>
      <w:proofErr w:type="spellEnd"/>
      <w:r>
        <w:t xml:space="preserve"> sounds</w:t>
      </w:r>
    </w:p>
    <w:p w14:paraId="631ADC88" w14:textId="44557943" w:rsidR="00035E35" w:rsidRPr="00035E35" w:rsidRDefault="00035E35" w:rsidP="00BC2801">
      <w:pPr>
        <w:rPr>
          <w:lang w:val="en-GB"/>
        </w:rPr>
      </w:pPr>
      <w:r w:rsidRPr="00035E35">
        <w:rPr>
          <w:lang w:val="en-GB"/>
        </w:rPr>
        <w:t>The phoneme inventory contains s</w:t>
      </w:r>
      <w:r>
        <w:rPr>
          <w:lang w:val="en-GB"/>
        </w:rPr>
        <w:t>everal foreign speech sounds, most of the from English.</w:t>
      </w:r>
    </w:p>
    <w:p w14:paraId="5304CE26" w14:textId="7A7D1E8D" w:rsidR="00EB3AB1" w:rsidRDefault="00250E25" w:rsidP="00EB3AB1">
      <w:pPr>
        <w:pStyle w:val="Heading1"/>
        <w:rPr>
          <w:b w:val="0"/>
          <w:kern w:val="0"/>
          <w:sz w:val="22"/>
          <w:szCs w:val="20"/>
          <w:lang w:val="en-GB"/>
        </w:rPr>
      </w:pPr>
      <w:r w:rsidRPr="00250E25">
        <w:rPr>
          <w:b w:val="0"/>
          <w:kern w:val="0"/>
          <w:sz w:val="22"/>
          <w:szCs w:val="20"/>
          <w:lang w:val="en-GB"/>
        </w:rPr>
        <w:lastRenderedPageBreak/>
        <w:t>Compatibility with speech technological s</w:t>
      </w:r>
      <w:r>
        <w:rPr>
          <w:b w:val="0"/>
          <w:kern w:val="0"/>
          <w:sz w:val="22"/>
          <w:szCs w:val="20"/>
          <w:lang w:val="en-GB"/>
        </w:rPr>
        <w:t>ystems</w:t>
      </w:r>
    </w:p>
    <w:p w14:paraId="55E6914D" w14:textId="1508E5F5" w:rsidR="00B56D7C" w:rsidRDefault="00B56D7C" w:rsidP="00250E25">
      <w:pPr>
        <w:rPr>
          <w:lang w:val="en-GB"/>
        </w:rPr>
      </w:pPr>
      <w:r>
        <w:rPr>
          <w:lang w:val="en-GB"/>
        </w:rPr>
        <w:t xml:space="preserve">Different speech technology applications accept different input. </w:t>
      </w:r>
      <w:r w:rsidR="00E7035A">
        <w:rPr>
          <w:lang w:val="en-GB"/>
        </w:rPr>
        <w:t xml:space="preserve">Therefore, it is important to adjust the level of detail in the transcriptions according to </w:t>
      </w:r>
      <w:r w:rsidR="0028766F">
        <w:rPr>
          <w:lang w:val="en-GB"/>
        </w:rPr>
        <w:t>the context in which you use the lexicon.</w:t>
      </w:r>
    </w:p>
    <w:p w14:paraId="08A6BC67" w14:textId="5A3F1159" w:rsidR="00BC2801" w:rsidRDefault="00FA75BC" w:rsidP="00FA75BC">
      <w:pPr>
        <w:pStyle w:val="Heading2"/>
        <w:rPr>
          <w:lang w:val="en-GB"/>
        </w:rPr>
      </w:pPr>
      <w:r>
        <w:rPr>
          <w:lang w:val="en-GB"/>
        </w:rPr>
        <w:t xml:space="preserve">2 </w:t>
      </w:r>
      <w:r w:rsidR="008903A6" w:rsidRPr="008903A6">
        <w:rPr>
          <w:lang w:val="en-GB"/>
        </w:rPr>
        <w:t>Part of speech and morphologi</w:t>
      </w:r>
      <w:r w:rsidR="008903A6">
        <w:rPr>
          <w:lang w:val="en-GB"/>
        </w:rPr>
        <w:t>cal information</w:t>
      </w:r>
    </w:p>
    <w:p w14:paraId="7F9665E6" w14:textId="32356DC0" w:rsidR="00BC2801" w:rsidRPr="00B82473" w:rsidRDefault="008903A6" w:rsidP="002A7716">
      <w:pPr>
        <w:rPr>
          <w:lang w:val="en-GB"/>
        </w:rPr>
      </w:pPr>
      <w:r>
        <w:rPr>
          <w:lang w:val="en-GB"/>
        </w:rPr>
        <w:t xml:space="preserve">Part of speech and morphological information follow mainly the principles of the </w:t>
      </w:r>
      <w:r w:rsidR="00BC2801" w:rsidRPr="008903A6">
        <w:rPr>
          <w:lang w:val="en-GB"/>
        </w:rPr>
        <w:t xml:space="preserve">Stockholm-Umeå Corpus (SUC) </w:t>
      </w:r>
      <w:r w:rsidR="00BC2801">
        <w:fldChar w:fldCharType="begin"/>
      </w:r>
      <w:r w:rsidR="00BC2801" w:rsidRPr="008903A6">
        <w:rPr>
          <w:lang w:val="en-GB"/>
        </w:rPr>
        <w:instrText xml:space="preserve"> ADDIN ZOTERO_ITEM CSL_CITATION {"citationID":"ODRrIUvr","properties":{"formattedCitation":"(Gustafson-Capkov\\uc0\\u225{} &amp; Hartmann, 2006)","plainCitation":"(Gustafson-Capková &amp; Hartmann, 2006)","noteIndex":0},"citationItems":[{"id":12186,"uris":["http://zotero.org/groups/2516652/items/F95YVR2U"],"itemData":{"id":12186,"type":"dataset","language":"en","source":"Zotero","title":"Manual of the Stockholm Umeå Corpus version 2.0","author":[{"family":"Gustafson-Capková","given":"Sofia"},{"family":"Hartmann","given":"Britt"}],"issued":{"date-parts":[["2006"]]},"citation-key":"gustafson-capkovaManualStockholmUmea2006"}}],"schema":"https://github.com/citation-style-language/schema/raw/master/csl-citation.json"} </w:instrText>
      </w:r>
      <w:r w:rsidR="00BC2801">
        <w:fldChar w:fldCharType="separate"/>
      </w:r>
      <w:r w:rsidR="00BC2801" w:rsidRPr="008903A6">
        <w:rPr>
          <w:rFonts w:ascii="Calibri" w:hAnsi="Calibri" w:cs="Calibri"/>
          <w:szCs w:val="24"/>
          <w:lang w:val="en-GB"/>
        </w:rPr>
        <w:t>(Gustafson-Capková &amp; Hartmann, 2006)</w:t>
      </w:r>
      <w:r w:rsidR="00BC2801">
        <w:fldChar w:fldCharType="end"/>
      </w:r>
      <w:r w:rsidR="00BC2801" w:rsidRPr="008903A6">
        <w:rPr>
          <w:lang w:val="en-GB"/>
        </w:rPr>
        <w:t xml:space="preserve">. </w:t>
      </w:r>
      <w:r>
        <w:rPr>
          <w:lang w:val="en-GB"/>
        </w:rPr>
        <w:t xml:space="preserve">However, </w:t>
      </w:r>
      <w:r w:rsidR="00BC2801" w:rsidRPr="00D35CBF">
        <w:rPr>
          <w:i/>
          <w:iCs/>
          <w:lang w:val="en-GB"/>
        </w:rPr>
        <w:t xml:space="preserve">UO </w:t>
      </w:r>
      <w:r w:rsidR="00BC2801" w:rsidRPr="00D35CBF">
        <w:rPr>
          <w:lang w:val="en-GB"/>
        </w:rPr>
        <w:t>(</w:t>
      </w:r>
      <w:r w:rsidRPr="00D35CBF">
        <w:rPr>
          <w:lang w:val="en-GB"/>
        </w:rPr>
        <w:t>foreign word</w:t>
      </w:r>
      <w:r w:rsidR="00BC2801" w:rsidRPr="00D35CBF">
        <w:rPr>
          <w:lang w:val="en-GB"/>
        </w:rPr>
        <w:t xml:space="preserve">) </w:t>
      </w:r>
      <w:r w:rsidRPr="00D35CBF">
        <w:rPr>
          <w:lang w:val="en-GB"/>
        </w:rPr>
        <w:t xml:space="preserve">is rarely used, since Braxen </w:t>
      </w:r>
      <w:r w:rsidR="00D35CBF" w:rsidRPr="00D35CBF">
        <w:rPr>
          <w:lang w:val="en-GB"/>
        </w:rPr>
        <w:t>of</w:t>
      </w:r>
      <w:r w:rsidR="00D35CBF">
        <w:rPr>
          <w:lang w:val="en-GB"/>
        </w:rPr>
        <w:t>ten contain a language code showing if the word is Swedish or not.</w:t>
      </w:r>
      <w:r w:rsidR="002A7716">
        <w:rPr>
          <w:lang w:val="en-GB"/>
        </w:rPr>
        <w:t xml:space="preserve"> All words do not have full morphological information. </w:t>
      </w:r>
      <w:r w:rsidR="002A7716" w:rsidRPr="002A7716">
        <w:rPr>
          <w:lang w:val="en-GB"/>
        </w:rPr>
        <w:t xml:space="preserve">Appendix </w:t>
      </w:r>
      <w:r w:rsidR="00642CE6">
        <w:rPr>
          <w:lang w:val="en-GB"/>
        </w:rPr>
        <w:t>C</w:t>
      </w:r>
      <w:r w:rsidR="002A7716" w:rsidRPr="002A7716">
        <w:rPr>
          <w:lang w:val="en-GB"/>
        </w:rPr>
        <w:t xml:space="preserve"> shows a part of speech overview. For m</w:t>
      </w:r>
      <w:r w:rsidR="002A7716">
        <w:rPr>
          <w:lang w:val="en-GB"/>
        </w:rPr>
        <w:t>ore detailed information, see</w:t>
      </w:r>
      <w:r w:rsidR="00BC2801" w:rsidRPr="00B82473">
        <w:rPr>
          <w:lang w:val="en-GB"/>
        </w:rPr>
        <w:t xml:space="preserve"> </w:t>
      </w:r>
      <w:r w:rsidR="00BC2801">
        <w:fldChar w:fldCharType="begin"/>
      </w:r>
      <w:r w:rsidR="00BC2801" w:rsidRPr="00B82473">
        <w:rPr>
          <w:lang w:val="en-GB"/>
        </w:rPr>
        <w:instrText xml:space="preserve"> ADDIN ZOTERO_ITEM CSL_CITATION {"citationID":"91CtsTx9","properties":{"formattedCitation":"(Gustafson-Capkov\\uc0\\u225{} &amp; Hartmann, 2006)","plainCitation":"(Gustafson-Capková &amp; Hartmann, 2006)","noteIndex":0},"citationItems":[{"id":12186,"uris":["http://zotero.org/groups/2516652/items/F95YVR2U"],"itemData":{"id":12186,"type":"dataset","language":"en","source":"Zotero","title":"Manual of the Stockholm Umeå Corpus version 2.0","author":[{"family":"Gustafson-Capková","given":"Sofia"},{"family":"Hartmann","given":"Britt"}],"issued":{"date-parts":[["2006"]]},"citation-key":"gustafson-capkovaManualStockholmUmea2006"}}],"schema":"https://github.com/citation-style-language/schema/raw/master/csl-citation.json"} </w:instrText>
      </w:r>
      <w:r w:rsidR="00BC2801">
        <w:fldChar w:fldCharType="separate"/>
      </w:r>
      <w:r w:rsidR="00BC2801" w:rsidRPr="00B82473">
        <w:rPr>
          <w:rFonts w:ascii="Calibri" w:hAnsi="Calibri" w:cs="Calibri"/>
          <w:szCs w:val="24"/>
          <w:lang w:val="en-GB"/>
        </w:rPr>
        <w:t xml:space="preserve">Gustafson-Capková &amp; Hartmann </w:t>
      </w:r>
      <w:r w:rsidR="002A7716" w:rsidRPr="00B82473">
        <w:rPr>
          <w:rFonts w:ascii="Calibri" w:hAnsi="Calibri" w:cs="Calibri"/>
          <w:szCs w:val="24"/>
          <w:lang w:val="en-GB"/>
        </w:rPr>
        <w:t>(</w:t>
      </w:r>
      <w:r w:rsidR="00BC2801" w:rsidRPr="00B82473">
        <w:rPr>
          <w:rFonts w:ascii="Calibri" w:hAnsi="Calibri" w:cs="Calibri"/>
          <w:szCs w:val="24"/>
          <w:lang w:val="en-GB"/>
        </w:rPr>
        <w:t>2006)</w:t>
      </w:r>
      <w:r w:rsidR="00BC2801">
        <w:fldChar w:fldCharType="end"/>
      </w:r>
      <w:r w:rsidR="00BC2801" w:rsidRPr="00B82473">
        <w:rPr>
          <w:lang w:val="en-GB"/>
        </w:rPr>
        <w:t>.</w:t>
      </w:r>
    </w:p>
    <w:p w14:paraId="55906423" w14:textId="33C1413C" w:rsidR="00AF6114" w:rsidRPr="00AF6114" w:rsidRDefault="00AF6114" w:rsidP="002A7716">
      <w:pPr>
        <w:rPr>
          <w:lang w:val="en-GB"/>
        </w:rPr>
      </w:pPr>
      <w:r w:rsidRPr="00AF6114">
        <w:rPr>
          <w:lang w:val="en-GB"/>
        </w:rPr>
        <w:t>Different part of speech a</w:t>
      </w:r>
      <w:r>
        <w:rPr>
          <w:lang w:val="en-GB"/>
        </w:rPr>
        <w:t>nd/or morphological information for the same orthography can have different pronunciations: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281"/>
        <w:gridCol w:w="2117"/>
        <w:gridCol w:w="1692"/>
      </w:tblGrid>
      <w:tr w:rsidR="00BC2801" w:rsidRPr="001B6152" w14:paraId="10600EB8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17AA0CF3" w14:textId="3464B258" w:rsidR="00BC2801" w:rsidRPr="001B6152" w:rsidRDefault="00AF6114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2117" w:type="dxa"/>
            <w:shd w:val="clear" w:color="auto" w:fill="F2F2F2" w:themeFill="background1" w:themeFillShade="F2"/>
          </w:tcPr>
          <w:p w14:paraId="71BF757B" w14:textId="0611AEF1" w:rsidR="00BC2801" w:rsidRPr="001B6152" w:rsidRDefault="00AF6114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Language </w:t>
            </w:r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1692" w:type="dxa"/>
            <w:shd w:val="clear" w:color="auto" w:fill="F2F2F2" w:themeFill="background1" w:themeFillShade="F2"/>
          </w:tcPr>
          <w:p w14:paraId="590ADA28" w14:textId="7DA8E16B" w:rsidR="00BC2801" w:rsidRPr="001B6152" w:rsidRDefault="00AF6114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ronunciation</w:t>
            </w:r>
            <w:proofErr w:type="spellEnd"/>
          </w:p>
        </w:tc>
      </w:tr>
      <w:tr w:rsidR="00BC2801" w:rsidRPr="00585A63" w14:paraId="06B9CAA9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502168AF" w14:textId="77777777" w:rsidR="00BC2801" w:rsidRPr="00585A63" w:rsidRDefault="00BC2801" w:rsidP="009A2626">
            <w:pPr>
              <w:spacing w:line="360" w:lineRule="auto"/>
            </w:pPr>
            <w:r>
              <w:t>slut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2CB9D220" w14:textId="77777777" w:rsidR="00BC2801" w:rsidRPr="00585A63" w:rsidRDefault="00BC2801" w:rsidP="009A2626">
            <w:pPr>
              <w:spacing w:line="360" w:lineRule="auto"/>
            </w:pPr>
            <w:r>
              <w:t>NN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6FBED337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s l ’</w:t>
            </w:r>
            <w:proofErr w:type="spellStart"/>
            <w:r>
              <w:rPr>
                <w:rFonts w:cstheme="minorHAnsi"/>
                <w:sz w:val="18"/>
                <w:szCs w:val="18"/>
              </w:rPr>
              <w:t>uu</w:t>
            </w:r>
            <w:proofErr w:type="spellEnd"/>
            <w:r>
              <w:rPr>
                <w:rFonts w:cstheme="minorHAnsi"/>
                <w:sz w:val="18"/>
                <w:szCs w:val="18"/>
              </w:rPr>
              <w:t>: . t ex t</w:t>
            </w:r>
          </w:p>
        </w:tc>
      </w:tr>
      <w:tr w:rsidR="00BC2801" w:rsidRPr="00585A63" w14:paraId="6790D2A5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20A07B9B" w14:textId="77777777" w:rsidR="00BC2801" w:rsidRPr="00585A63" w:rsidRDefault="00BC2801" w:rsidP="009A2626">
            <w:pPr>
              <w:spacing w:line="360" w:lineRule="auto"/>
            </w:pPr>
            <w:r>
              <w:t>slut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47B2A45A" w14:textId="77777777" w:rsidR="00BC2801" w:rsidRPr="00585A63" w:rsidRDefault="00BC2801" w:rsidP="009A2626">
            <w:pPr>
              <w:spacing w:line="360" w:lineRule="auto"/>
            </w:pPr>
            <w:r>
              <w:t>JJ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2B57EFA2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s l ”</w:t>
            </w:r>
            <w:proofErr w:type="spellStart"/>
            <w:r>
              <w:rPr>
                <w:rFonts w:cstheme="minorHAnsi"/>
                <w:sz w:val="18"/>
                <w:szCs w:val="18"/>
              </w:rPr>
              <w:t>uu</w:t>
            </w:r>
            <w:proofErr w:type="spellEnd"/>
            <w:r>
              <w:rPr>
                <w:rFonts w:cstheme="minorHAnsi"/>
                <w:sz w:val="18"/>
                <w:szCs w:val="18"/>
              </w:rPr>
              <w:t>: . t ,ex t</w:t>
            </w:r>
          </w:p>
        </w:tc>
      </w:tr>
      <w:tr w:rsidR="00BC2801" w:rsidRPr="00585A63" w14:paraId="7B44778C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39EDF802" w14:textId="77777777" w:rsidR="00BC2801" w:rsidRPr="00585A63" w:rsidRDefault="00BC2801" w:rsidP="009A2626">
            <w:pPr>
              <w:spacing w:line="360" w:lineRule="auto"/>
            </w:pPr>
            <w:r>
              <w:t>plan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79502610" w14:textId="77777777" w:rsidR="00BC2801" w:rsidRPr="00585A63" w:rsidRDefault="00BC2801" w:rsidP="009A2626">
            <w:pPr>
              <w:spacing w:line="360" w:lineRule="auto"/>
            </w:pPr>
            <w:r>
              <w:t>NN UTR SIN IND NOM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12D11CA4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181DD7">
              <w:rPr>
                <w:rFonts w:cstheme="minorHAnsi"/>
                <w:sz w:val="18"/>
                <w:szCs w:val="18"/>
              </w:rPr>
              <w:t>/</w:t>
            </w:r>
            <w:r>
              <w:rPr>
                <w:rFonts w:cstheme="minorHAnsi"/>
                <w:sz w:val="18"/>
                <w:szCs w:val="18"/>
              </w:rPr>
              <w:t>p l a . n ’e: t</w:t>
            </w:r>
            <w:r w:rsidRPr="00181DD7">
              <w:rPr>
                <w:rFonts w:cstheme="minorHAnsi"/>
                <w:sz w:val="18"/>
                <w:szCs w:val="18"/>
              </w:rPr>
              <w:t>/</w:t>
            </w:r>
          </w:p>
        </w:tc>
      </w:tr>
      <w:tr w:rsidR="00BC2801" w:rsidRPr="00585A63" w14:paraId="70802D0C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0CAB2A00" w14:textId="77777777" w:rsidR="00BC2801" w:rsidRPr="00585A63" w:rsidRDefault="00BC2801" w:rsidP="009A2626">
            <w:pPr>
              <w:spacing w:line="360" w:lineRule="auto"/>
            </w:pPr>
            <w:r>
              <w:t>plan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1D770A75" w14:textId="77777777" w:rsidR="00BC2801" w:rsidRPr="00585A63" w:rsidRDefault="00BC2801" w:rsidP="009A2626">
            <w:pPr>
              <w:spacing w:line="360" w:lineRule="auto"/>
            </w:pPr>
            <w:r>
              <w:t>NN NEU SIN DEF NOM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7AD8F6C7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/p l ’a: . n ex t/</w:t>
            </w:r>
          </w:p>
        </w:tc>
      </w:tr>
    </w:tbl>
    <w:p w14:paraId="004D0FD6" w14:textId="1322B0D2" w:rsidR="00BC2801" w:rsidRDefault="00FA75BC" w:rsidP="00FA75BC">
      <w:pPr>
        <w:pStyle w:val="Heading2"/>
      </w:pPr>
      <w:r>
        <w:t xml:space="preserve">3 </w:t>
      </w:r>
      <w:r w:rsidR="00B536E7">
        <w:t xml:space="preserve">Language </w:t>
      </w:r>
      <w:proofErr w:type="spellStart"/>
      <w:r w:rsidR="00B536E7">
        <w:t>code</w:t>
      </w:r>
      <w:proofErr w:type="spellEnd"/>
    </w:p>
    <w:p w14:paraId="70E9E901" w14:textId="4687A276" w:rsidR="00B536E7" w:rsidRPr="00BB4993" w:rsidRDefault="00B536E7" w:rsidP="00BC2801">
      <w:pPr>
        <w:rPr>
          <w:lang w:val="en-GB"/>
        </w:rPr>
      </w:pPr>
      <w:r w:rsidRPr="00B536E7">
        <w:rPr>
          <w:lang w:val="en-GB"/>
        </w:rPr>
        <w:t>The language codes foll</w:t>
      </w:r>
      <w:r>
        <w:rPr>
          <w:lang w:val="en-GB"/>
        </w:rPr>
        <w:t xml:space="preserve">ow the ISO standard </w:t>
      </w:r>
      <w:r w:rsidR="00BC2801" w:rsidRPr="00B536E7">
        <w:rPr>
          <w:lang w:val="en-GB"/>
        </w:rPr>
        <w:t xml:space="preserve">639-2 </w:t>
      </w:r>
      <w:r w:rsidR="00BC2801">
        <w:fldChar w:fldCharType="begin"/>
      </w:r>
      <w:r w:rsidR="00BC2801" w:rsidRPr="00B536E7">
        <w:rPr>
          <w:lang w:val="en-GB"/>
        </w:rPr>
        <w:instrText xml:space="preserve"> ADDIN ZOTERO_ITEM CSL_CITATION {"citationID":"kBv7KBgC","properties":{"formattedCitation":"(Library of Congress, 2017)","plainCitation":"(Library of Congress, 2017)","noteIndex":0},"citationItems":[{"id":12187,"uris":["http://zotero.org/groups/2516652/items/WDJAV7EK"],"itemData":{"id":12187,"type":"webpage","language":"en","title":"ISO 639-2 Language Code List - Codes for the representation of names of languages","URL":"https://www.loc.gov/standards/iso639-2/php/code_list.php","author":[{"family":"Library of Congress","given":""}],"accessed":{"date-parts":[["2024",8,22]]},"issued":{"date-parts":[["2017",12,21]]},"citation-key":"libraryofcongressISO6392Language2017"}}],"schema":"https://github.com/citation-style-language/schema/raw/master/csl-citation.json"} </w:instrText>
      </w:r>
      <w:r w:rsidR="00BC2801">
        <w:fldChar w:fldCharType="separate"/>
      </w:r>
      <w:r w:rsidR="00BC2801" w:rsidRPr="00B536E7">
        <w:rPr>
          <w:rFonts w:ascii="Calibri" w:hAnsi="Calibri" w:cs="Calibri"/>
          <w:lang w:val="en-GB"/>
        </w:rPr>
        <w:t>(Library of Congress, 2017)</w:t>
      </w:r>
      <w:r w:rsidR="00BC2801">
        <w:fldChar w:fldCharType="end"/>
      </w:r>
      <w:r w:rsidR="00BC2801" w:rsidRPr="00B536E7">
        <w:rPr>
          <w:lang w:val="en-GB"/>
        </w:rPr>
        <w:t xml:space="preserve"> </w:t>
      </w:r>
      <w:r w:rsidRPr="00B536E7">
        <w:rPr>
          <w:lang w:val="en-GB"/>
        </w:rPr>
        <w:t>a</w:t>
      </w:r>
      <w:r>
        <w:rPr>
          <w:lang w:val="en-GB"/>
        </w:rPr>
        <w:t xml:space="preserve">nd consists of three letter combinations. The language code shows which language the orthography was supposed to belong to when the pronunciation was created. </w:t>
      </w:r>
      <w:r w:rsidR="00BB4993">
        <w:rPr>
          <w:lang w:val="en-GB"/>
        </w:rPr>
        <w:t xml:space="preserve">When in doubt, </w:t>
      </w:r>
      <w:r w:rsidR="00BB4993">
        <w:rPr>
          <w:i/>
          <w:iCs/>
          <w:lang w:val="en-GB"/>
        </w:rPr>
        <w:t>unk</w:t>
      </w:r>
      <w:r w:rsidR="00BB4993">
        <w:rPr>
          <w:lang w:val="en-GB"/>
        </w:rPr>
        <w:t xml:space="preserve"> (unknown) has been used. </w:t>
      </w:r>
      <w:r w:rsidR="00BB4993" w:rsidRPr="00BB4993">
        <w:rPr>
          <w:lang w:val="en-GB"/>
        </w:rPr>
        <w:t>Consequently, a word can occur in several languages and h</w:t>
      </w:r>
      <w:r w:rsidR="00BB4993">
        <w:rPr>
          <w:lang w:val="en-GB"/>
        </w:rPr>
        <w:t>ave different pronunciations</w:t>
      </w:r>
      <w:r w:rsidR="000F65BE">
        <w:rPr>
          <w:lang w:val="en-GB"/>
        </w:rPr>
        <w:t>:</w:t>
      </w:r>
      <w:r w:rsidR="00BB4993">
        <w:rPr>
          <w:lang w:val="en-GB"/>
        </w:rPr>
        <w:t xml:space="preserve"> </w:t>
      </w:r>
    </w:p>
    <w:p w14:paraId="71D14683" w14:textId="690B811F" w:rsidR="00BC2801" w:rsidRPr="00290790" w:rsidRDefault="00290790" w:rsidP="00BC2801">
      <w:pPr>
        <w:rPr>
          <w:lang w:val="en-GB"/>
        </w:rPr>
      </w:pPr>
      <w:r w:rsidRPr="00290790">
        <w:rPr>
          <w:lang w:val="en-GB"/>
        </w:rPr>
        <w:t>Different language code for the same orthography can involve different pronunciations</w:t>
      </w:r>
      <w:r>
        <w:rPr>
          <w:lang w:val="en-GB"/>
        </w:rPr>
        <w:t>: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281"/>
        <w:gridCol w:w="1548"/>
        <w:gridCol w:w="1387"/>
      </w:tblGrid>
      <w:tr w:rsidR="00BC2801" w:rsidRPr="001B6152" w14:paraId="6817DA3E" w14:textId="77777777" w:rsidTr="00E74DD4">
        <w:tc>
          <w:tcPr>
            <w:tcW w:w="1281" w:type="dxa"/>
            <w:shd w:val="clear" w:color="auto" w:fill="F2F2F2" w:themeFill="background1" w:themeFillShade="F2"/>
          </w:tcPr>
          <w:p w14:paraId="048B14E4" w14:textId="644C089E" w:rsidR="00BC2801" w:rsidRPr="001B6152" w:rsidRDefault="00530046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1548" w:type="dxa"/>
            <w:shd w:val="clear" w:color="auto" w:fill="F2F2F2" w:themeFill="background1" w:themeFillShade="F2"/>
          </w:tcPr>
          <w:p w14:paraId="66AD27B2" w14:textId="7875F510" w:rsidR="00BC2801" w:rsidRPr="001B6152" w:rsidRDefault="00530046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Language </w:t>
            </w:r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1387" w:type="dxa"/>
            <w:shd w:val="clear" w:color="auto" w:fill="F2F2F2" w:themeFill="background1" w:themeFillShade="F2"/>
          </w:tcPr>
          <w:p w14:paraId="1BD8D2B3" w14:textId="749267DE" w:rsidR="00BC2801" w:rsidRPr="001B6152" w:rsidRDefault="00530046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ronunciation</w:t>
            </w:r>
            <w:proofErr w:type="spellEnd"/>
          </w:p>
        </w:tc>
      </w:tr>
      <w:tr w:rsidR="00BC2801" w:rsidRPr="00585A63" w14:paraId="76F9ACDA" w14:textId="77777777" w:rsidTr="00E74DD4">
        <w:tc>
          <w:tcPr>
            <w:tcW w:w="1281" w:type="dxa"/>
            <w:shd w:val="clear" w:color="auto" w:fill="F2F2F2" w:themeFill="background1" w:themeFillShade="F2"/>
          </w:tcPr>
          <w:p w14:paraId="761C65B8" w14:textId="77777777" w:rsidR="00BC2801" w:rsidRPr="00585A63" w:rsidRDefault="00BC2801" w:rsidP="009A2626">
            <w:pPr>
              <w:spacing w:line="360" w:lineRule="auto"/>
            </w:pPr>
            <w:r>
              <w:t>Anne</w:t>
            </w:r>
          </w:p>
        </w:tc>
        <w:tc>
          <w:tcPr>
            <w:tcW w:w="1548" w:type="dxa"/>
            <w:shd w:val="clear" w:color="auto" w:fill="F2F2F2" w:themeFill="background1" w:themeFillShade="F2"/>
          </w:tcPr>
          <w:p w14:paraId="3A7744F2" w14:textId="77777777" w:rsidR="00BC2801" w:rsidRPr="00585A63" w:rsidRDefault="00BC2801" w:rsidP="009A2626">
            <w:pPr>
              <w:spacing w:line="360" w:lineRule="auto"/>
            </w:pPr>
            <w:r>
              <w:t>swe</w:t>
            </w:r>
          </w:p>
        </w:tc>
        <w:tc>
          <w:tcPr>
            <w:tcW w:w="1387" w:type="dxa"/>
            <w:shd w:val="clear" w:color="auto" w:fill="F2F2F2" w:themeFill="background1" w:themeFillShade="F2"/>
          </w:tcPr>
          <w:p w14:paraId="0C9CD08F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181DD7">
              <w:rPr>
                <w:rFonts w:cstheme="minorHAnsi"/>
                <w:sz w:val="18"/>
                <w:szCs w:val="18"/>
              </w:rPr>
              <w:t>/’a n/</w:t>
            </w:r>
          </w:p>
        </w:tc>
      </w:tr>
      <w:tr w:rsidR="00BC2801" w:rsidRPr="00585A63" w14:paraId="2EA41C12" w14:textId="77777777" w:rsidTr="00E74DD4">
        <w:tc>
          <w:tcPr>
            <w:tcW w:w="1281" w:type="dxa"/>
            <w:shd w:val="clear" w:color="auto" w:fill="F2F2F2" w:themeFill="background1" w:themeFillShade="F2"/>
          </w:tcPr>
          <w:p w14:paraId="63691C28" w14:textId="77777777" w:rsidR="00BC2801" w:rsidRPr="00585A63" w:rsidRDefault="00BC2801" w:rsidP="009A2626">
            <w:pPr>
              <w:spacing w:line="360" w:lineRule="auto"/>
            </w:pPr>
            <w:r>
              <w:t>Anne</w:t>
            </w:r>
          </w:p>
        </w:tc>
        <w:tc>
          <w:tcPr>
            <w:tcW w:w="1548" w:type="dxa"/>
            <w:shd w:val="clear" w:color="auto" w:fill="F2F2F2" w:themeFill="background1" w:themeFillShade="F2"/>
          </w:tcPr>
          <w:p w14:paraId="526A1933" w14:textId="77777777" w:rsidR="00BC2801" w:rsidRPr="00585A63" w:rsidRDefault="00BC2801" w:rsidP="009A2626">
            <w:pPr>
              <w:spacing w:line="360" w:lineRule="auto"/>
            </w:pPr>
            <w:r>
              <w:t>eng</w:t>
            </w:r>
          </w:p>
        </w:tc>
        <w:tc>
          <w:tcPr>
            <w:tcW w:w="1387" w:type="dxa"/>
            <w:shd w:val="clear" w:color="auto" w:fill="F2F2F2" w:themeFill="background1" w:themeFillShade="F2"/>
          </w:tcPr>
          <w:p w14:paraId="4B559E3B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181DD7">
              <w:rPr>
                <w:rFonts w:cstheme="minorHAnsi"/>
                <w:sz w:val="18"/>
                <w:szCs w:val="18"/>
              </w:rPr>
              <w:t>/’</w:t>
            </w:r>
            <w:proofErr w:type="spellStart"/>
            <w:r w:rsidRPr="00181DD7">
              <w:rPr>
                <w:rFonts w:cstheme="minorHAnsi"/>
                <w:sz w:val="18"/>
                <w:szCs w:val="18"/>
              </w:rPr>
              <w:t>ae</w:t>
            </w:r>
            <w:proofErr w:type="spellEnd"/>
            <w:r w:rsidRPr="00181DD7">
              <w:rPr>
                <w:rFonts w:cstheme="minorHAnsi"/>
                <w:sz w:val="18"/>
                <w:szCs w:val="18"/>
              </w:rPr>
              <w:t xml:space="preserve"> n/</w:t>
            </w:r>
          </w:p>
        </w:tc>
      </w:tr>
    </w:tbl>
    <w:p w14:paraId="68D5A1D3" w14:textId="6DE837D2" w:rsidR="00BC2801" w:rsidRPr="00B82473" w:rsidRDefault="00BC2801" w:rsidP="00BC2801">
      <w:pPr>
        <w:spacing w:before="240"/>
        <w:rPr>
          <w:lang w:val="en-GB"/>
        </w:rPr>
      </w:pPr>
      <w:r w:rsidRPr="00B82473">
        <w:rPr>
          <w:lang w:val="en-GB"/>
        </w:rPr>
        <w:t xml:space="preserve">Appendix </w:t>
      </w:r>
      <w:r w:rsidR="00B83C0F" w:rsidRPr="00B82473">
        <w:rPr>
          <w:lang w:val="en-GB"/>
        </w:rPr>
        <w:t>D</w:t>
      </w:r>
      <w:r w:rsidRPr="00B82473">
        <w:rPr>
          <w:lang w:val="en-GB"/>
        </w:rPr>
        <w:t xml:space="preserve"> </w:t>
      </w:r>
      <w:r w:rsidR="00FE46D6" w:rsidRPr="00B82473">
        <w:rPr>
          <w:lang w:val="en-GB"/>
        </w:rPr>
        <w:t>shows a selection of the language codes used.</w:t>
      </w:r>
    </w:p>
    <w:p w14:paraId="2388F6C0" w14:textId="2F029A97" w:rsidR="00E97D35" w:rsidRPr="00E97D35" w:rsidRDefault="00E97D35" w:rsidP="00E97D35">
      <w:pPr>
        <w:pStyle w:val="Heading2"/>
        <w:rPr>
          <w:lang w:val="en-GB"/>
        </w:rPr>
      </w:pPr>
      <w:r>
        <w:rPr>
          <w:lang w:val="en-GB"/>
        </w:rPr>
        <w:t>16</w:t>
      </w:r>
      <w:r w:rsidRPr="00E97D35">
        <w:rPr>
          <w:lang w:val="en-GB"/>
        </w:rPr>
        <w:t xml:space="preserve"> </w:t>
      </w:r>
      <w:r>
        <w:rPr>
          <w:lang w:val="en-GB"/>
        </w:rPr>
        <w:t>Case</w:t>
      </w:r>
    </w:p>
    <w:p w14:paraId="586EEE01" w14:textId="20D501BF" w:rsidR="00E97D35" w:rsidRDefault="00E97D35" w:rsidP="00E97D35">
      <w:pPr>
        <w:rPr>
          <w:lang w:val="en-GB"/>
        </w:rPr>
      </w:pPr>
      <w:r>
        <w:rPr>
          <w:lang w:val="en-GB"/>
        </w:rPr>
        <w:t xml:space="preserve">This field shows if the </w:t>
      </w:r>
      <w:r w:rsidR="00E074C1">
        <w:rPr>
          <w:lang w:val="en-GB"/>
        </w:rPr>
        <w:t>entry is case sensitive (1) or not (0)</w:t>
      </w:r>
      <w:r w:rsidR="00750861">
        <w:rPr>
          <w:lang w:val="en-GB"/>
        </w:rPr>
        <w:t>, as explained in 1 Orthography above.</w:t>
      </w:r>
    </w:p>
    <w:p w14:paraId="0B2A639F" w14:textId="2855F1D8" w:rsidR="00D0500C" w:rsidRPr="00B82473" w:rsidRDefault="00D0500C" w:rsidP="00D0500C">
      <w:pPr>
        <w:pStyle w:val="Heading2"/>
        <w:rPr>
          <w:lang w:val="en-GB"/>
        </w:rPr>
      </w:pPr>
      <w:r w:rsidRPr="00B82473">
        <w:rPr>
          <w:lang w:val="en-GB"/>
        </w:rPr>
        <w:t>26 ID</w:t>
      </w:r>
    </w:p>
    <w:p w14:paraId="64E710FB" w14:textId="52DD6605" w:rsidR="00750861" w:rsidRPr="00D0500C" w:rsidRDefault="00D0500C" w:rsidP="00D0500C">
      <w:pPr>
        <w:rPr>
          <w:lang w:val="en-GB"/>
        </w:rPr>
      </w:pPr>
      <w:r w:rsidRPr="00D0500C">
        <w:rPr>
          <w:lang w:val="en-GB"/>
        </w:rPr>
        <w:t>An internal ID for t</w:t>
      </w:r>
      <w:r>
        <w:rPr>
          <w:lang w:val="en-GB"/>
        </w:rPr>
        <w:t>he entry.</w:t>
      </w:r>
    </w:p>
    <w:p w14:paraId="66ADF9D6" w14:textId="0528EFC5" w:rsidR="00BC2801" w:rsidRPr="0044358F" w:rsidRDefault="004B290D" w:rsidP="00BC2801">
      <w:pPr>
        <w:pStyle w:val="Heading1"/>
        <w:rPr>
          <w:lang w:val="en-GB"/>
        </w:rPr>
      </w:pPr>
      <w:r>
        <w:rPr>
          <w:lang w:val="en-GB"/>
        </w:rPr>
        <w:t>References</w:t>
      </w:r>
    </w:p>
    <w:p w14:paraId="3B566CF2" w14:textId="77777777" w:rsidR="00BC2801" w:rsidRPr="0044358F" w:rsidRDefault="00BC2801" w:rsidP="00BC2801">
      <w:pPr>
        <w:pStyle w:val="Bibliography"/>
        <w:rPr>
          <w:rFonts w:ascii="Calibri" w:hAnsi="Calibri" w:cs="Calibri"/>
          <w:lang w:val="en-GB"/>
        </w:rPr>
      </w:pPr>
      <w:r>
        <w:fldChar w:fldCharType="begin"/>
      </w:r>
      <w:r w:rsidRPr="0044358F">
        <w:rPr>
          <w:lang w:val="en-GB"/>
        </w:rPr>
        <w:instrText xml:space="preserve"> ADDIN ZOTERO_BIBL {"uncited":[],"omitted":[],"custom":[]} CSL_BIBLIOGRAPHY </w:instrText>
      </w:r>
      <w:r>
        <w:fldChar w:fldCharType="separate"/>
      </w:r>
      <w:r w:rsidRPr="0044358F">
        <w:rPr>
          <w:rFonts w:ascii="Calibri" w:hAnsi="Calibri" w:cs="Calibri"/>
          <w:lang w:val="en-GB"/>
        </w:rPr>
        <w:t xml:space="preserve">Gustafson-Capková, S., &amp; Hartmann, B. (2006). </w:t>
      </w:r>
      <w:r w:rsidRPr="0044358F">
        <w:rPr>
          <w:rFonts w:ascii="Calibri" w:hAnsi="Calibri" w:cs="Calibri"/>
          <w:i/>
          <w:iCs/>
          <w:lang w:val="en-GB"/>
        </w:rPr>
        <w:t>Manual of the Stockholm Umeå Corpus version 2.0</w:t>
      </w:r>
      <w:r w:rsidRPr="0044358F">
        <w:rPr>
          <w:rFonts w:ascii="Calibri" w:hAnsi="Calibri" w:cs="Calibri"/>
          <w:lang w:val="en-GB"/>
        </w:rPr>
        <w:t xml:space="preserve"> [Dataset].</w:t>
      </w:r>
    </w:p>
    <w:p w14:paraId="7D9E5075" w14:textId="77777777" w:rsidR="00BC2801" w:rsidRPr="0044358F" w:rsidRDefault="00BC2801" w:rsidP="00BC2801">
      <w:pPr>
        <w:pStyle w:val="Bibliography"/>
        <w:rPr>
          <w:rFonts w:ascii="Calibri" w:hAnsi="Calibri" w:cs="Calibri"/>
          <w:lang w:val="en-GB"/>
        </w:rPr>
      </w:pPr>
      <w:r w:rsidRPr="0044358F">
        <w:rPr>
          <w:rFonts w:ascii="Calibri" w:hAnsi="Calibri" w:cs="Calibri"/>
          <w:lang w:val="en-GB"/>
        </w:rPr>
        <w:t xml:space="preserve">Library of Congress. (2017, December 21). </w:t>
      </w:r>
      <w:r w:rsidRPr="0044358F">
        <w:rPr>
          <w:rFonts w:ascii="Calibri" w:hAnsi="Calibri" w:cs="Calibri"/>
          <w:i/>
          <w:iCs/>
          <w:lang w:val="en-GB"/>
        </w:rPr>
        <w:t>ISO 639-2 Language Code List—Codes for the representation of names of languages</w:t>
      </w:r>
      <w:r w:rsidRPr="0044358F">
        <w:rPr>
          <w:rFonts w:ascii="Calibri" w:hAnsi="Calibri" w:cs="Calibri"/>
          <w:lang w:val="en-GB"/>
        </w:rPr>
        <w:t>. https://www.loc.gov/standards/iso639-2/php/code_list.php</w:t>
      </w:r>
    </w:p>
    <w:p w14:paraId="6D85AAF7" w14:textId="17D59197" w:rsidR="00BC2801" w:rsidRPr="00B82473" w:rsidRDefault="00BC2801" w:rsidP="00BC2801">
      <w:pPr>
        <w:pStyle w:val="Heading1"/>
        <w:rPr>
          <w:lang w:val="en-GB"/>
        </w:rPr>
      </w:pPr>
      <w:r>
        <w:lastRenderedPageBreak/>
        <w:fldChar w:fldCharType="end"/>
      </w:r>
      <w:bookmarkStart w:id="1" w:name="_Ref175216870"/>
      <w:r w:rsidRPr="00B82473">
        <w:rPr>
          <w:lang w:val="en-GB"/>
        </w:rPr>
        <w:t xml:space="preserve">Appendix A: </w:t>
      </w:r>
      <w:bookmarkEnd w:id="1"/>
      <w:r w:rsidR="000C4105" w:rsidRPr="00B82473">
        <w:rPr>
          <w:lang w:val="en-GB"/>
        </w:rPr>
        <w:t>Field information</w:t>
      </w:r>
    </w:p>
    <w:p w14:paraId="3BFCBE4A" w14:textId="7601585C" w:rsidR="00BC2801" w:rsidRPr="000C4105" w:rsidRDefault="000C4105" w:rsidP="00BC2801">
      <w:pPr>
        <w:rPr>
          <w:lang w:val="en-GB"/>
        </w:rPr>
      </w:pPr>
      <w:r w:rsidRPr="000C4105">
        <w:rPr>
          <w:lang w:val="en-GB"/>
        </w:rPr>
        <w:t>Bold fiel</w:t>
      </w:r>
      <w:r>
        <w:rPr>
          <w:lang w:val="en-GB"/>
        </w:rPr>
        <w:t>d</w:t>
      </w:r>
      <w:r w:rsidR="00D87868">
        <w:rPr>
          <w:lang w:val="en-GB"/>
        </w:rPr>
        <w:t>s</w:t>
      </w:r>
      <w:r w:rsidRPr="000C4105">
        <w:rPr>
          <w:lang w:val="en-GB"/>
        </w:rPr>
        <w:t xml:space="preserve"> are shared publicly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783"/>
        <w:gridCol w:w="1156"/>
        <w:gridCol w:w="2791"/>
        <w:gridCol w:w="2322"/>
      </w:tblGrid>
      <w:tr w:rsidR="00BC2801" w14:paraId="6D11C61F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6A1D00C3" w14:textId="77777777" w:rsidR="00BC2801" w:rsidRPr="000C4105" w:rsidRDefault="00BC2801" w:rsidP="009A2626">
            <w:pPr>
              <w:spacing w:line="360" w:lineRule="auto"/>
              <w:rPr>
                <w:b/>
                <w:bCs/>
                <w:lang w:val="en-GB"/>
              </w:rPr>
            </w:pPr>
          </w:p>
        </w:tc>
        <w:tc>
          <w:tcPr>
            <w:tcW w:w="1156" w:type="dxa"/>
            <w:shd w:val="clear" w:color="auto" w:fill="F2F2F2" w:themeFill="background1" w:themeFillShade="F2"/>
          </w:tcPr>
          <w:p w14:paraId="75B3178C" w14:textId="4410B27F" w:rsidR="00BC2801" w:rsidRPr="005E2663" w:rsidRDefault="00464A1C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Field</w:t>
            </w:r>
            <w:proofErr w:type="spellEnd"/>
            <w:r>
              <w:rPr>
                <w:b/>
                <w:bCs/>
              </w:rPr>
              <w:t xml:space="preserve"> </w:t>
            </w:r>
            <w:proofErr w:type="spellStart"/>
            <w:r>
              <w:rPr>
                <w:b/>
                <w:bCs/>
              </w:rPr>
              <w:t>name</w:t>
            </w:r>
            <w:proofErr w:type="spellEnd"/>
          </w:p>
        </w:tc>
        <w:tc>
          <w:tcPr>
            <w:tcW w:w="2791" w:type="dxa"/>
            <w:shd w:val="clear" w:color="auto" w:fill="F2F2F2" w:themeFill="background1" w:themeFillShade="F2"/>
          </w:tcPr>
          <w:p w14:paraId="729B4679" w14:textId="02715FC4" w:rsidR="00BC2801" w:rsidRPr="005E2663" w:rsidRDefault="00464A1C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Comment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49EB9075" w14:textId="7872FFE2" w:rsidR="00BC2801" w:rsidRPr="005E2663" w:rsidRDefault="00464A1C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</w:tr>
      <w:tr w:rsidR="00BC2801" w14:paraId="1594502F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5DEA897F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0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09A9BF42" w14:textId="77777777" w:rsidR="00BC2801" w:rsidRPr="00B956BB" w:rsidRDefault="00BC2801" w:rsidP="009A2626">
            <w:pPr>
              <w:pStyle w:val="NoSpacing"/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orth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501AEC97" w14:textId="532EA9D5" w:rsidR="00BC2801" w:rsidRPr="00B956BB" w:rsidRDefault="00464A1C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2322" w:type="dxa"/>
            <w:shd w:val="clear" w:color="auto" w:fill="F2F2F2" w:themeFill="background1" w:themeFillShade="F2"/>
          </w:tcPr>
          <w:p w14:paraId="33F33DB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bjärornas</w:t>
            </w:r>
          </w:p>
        </w:tc>
      </w:tr>
      <w:tr w:rsidR="00BC2801" w:rsidRPr="00464A1C" w14:paraId="2BAC41CD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75D4CA5A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1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7F63D022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pron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3334A8DB" w14:textId="191BBFB0" w:rsidR="00BC2801" w:rsidRPr="00B956BB" w:rsidRDefault="00464A1C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  <w:tc>
          <w:tcPr>
            <w:tcW w:w="2322" w:type="dxa"/>
            <w:shd w:val="clear" w:color="auto" w:fill="F2F2F2" w:themeFill="background1" w:themeFillShade="F2"/>
          </w:tcPr>
          <w:p w14:paraId="063EA0D2" w14:textId="77777777" w:rsidR="00BC2801" w:rsidRPr="0044358F" w:rsidRDefault="00BC2801" w:rsidP="009A2626">
            <w:pPr>
              <w:spacing w:line="360" w:lineRule="auto"/>
              <w:rPr>
                <w:b/>
                <w:bCs/>
                <w:lang w:val="en-GB"/>
              </w:rPr>
            </w:pPr>
            <w:r w:rsidRPr="0044358F">
              <w:rPr>
                <w:b/>
                <w:bCs/>
                <w:lang w:val="en-GB"/>
              </w:rPr>
              <w:t xml:space="preserve">b j ”ae: . r ,u . </w:t>
            </w:r>
            <w:proofErr w:type="spellStart"/>
            <w:r w:rsidRPr="0044358F">
              <w:rPr>
                <w:b/>
                <w:bCs/>
                <w:lang w:val="en-GB"/>
              </w:rPr>
              <w:t>rn</w:t>
            </w:r>
            <w:proofErr w:type="spellEnd"/>
            <w:r w:rsidRPr="0044358F">
              <w:rPr>
                <w:b/>
                <w:bCs/>
                <w:lang w:val="en-GB"/>
              </w:rPr>
              <w:t xml:space="preserve"> a s</w:t>
            </w:r>
          </w:p>
        </w:tc>
      </w:tr>
      <w:tr w:rsidR="00BC2801" w14:paraId="799946E6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0A652114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2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4B2BA4E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posmorph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37A22B76" w14:textId="4AC58633" w:rsidR="00BC2801" w:rsidRPr="00B956BB" w:rsidRDefault="00464A1C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part of </w:t>
            </w:r>
            <w:proofErr w:type="spellStart"/>
            <w:r>
              <w:rPr>
                <w:b/>
                <w:bCs/>
              </w:rPr>
              <w:t>speech</w:t>
            </w:r>
            <w:proofErr w:type="spellEnd"/>
            <w:r>
              <w:rPr>
                <w:b/>
                <w:bCs/>
              </w:rPr>
              <w:t xml:space="preserve"> + </w:t>
            </w:r>
            <w:proofErr w:type="spellStart"/>
            <w:r>
              <w:rPr>
                <w:b/>
                <w:bCs/>
              </w:rPr>
              <w:t>morphology</w:t>
            </w:r>
            <w:proofErr w:type="spellEnd"/>
          </w:p>
        </w:tc>
        <w:tc>
          <w:tcPr>
            <w:tcW w:w="2322" w:type="dxa"/>
            <w:shd w:val="clear" w:color="auto" w:fill="F2F2F2" w:themeFill="background1" w:themeFillShade="F2"/>
          </w:tcPr>
          <w:p w14:paraId="636A21A3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NN UTR PLU DEF GEN</w:t>
            </w:r>
          </w:p>
        </w:tc>
      </w:tr>
      <w:tr w:rsidR="00BC2801" w14:paraId="0CEC2C6A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0841D9D9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3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14F09B6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lang</w:t>
            </w:r>
            <w:proofErr w:type="spellEnd"/>
          </w:p>
        </w:tc>
        <w:tc>
          <w:tcPr>
            <w:tcW w:w="2791" w:type="dxa"/>
            <w:shd w:val="clear" w:color="auto" w:fill="F2F2F2" w:themeFill="background1" w:themeFillShade="F2"/>
          </w:tcPr>
          <w:p w14:paraId="30346794" w14:textId="48403EA0" w:rsidR="00BC2801" w:rsidRPr="00B956BB" w:rsidRDefault="00E900A3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language</w:t>
            </w:r>
            <w:proofErr w:type="spellEnd"/>
            <w:r>
              <w:rPr>
                <w:b/>
                <w:bCs/>
              </w:rPr>
              <w:t xml:space="preserve"> (</w:t>
            </w:r>
            <w:proofErr w:type="spellStart"/>
            <w:r>
              <w:rPr>
                <w:b/>
                <w:bCs/>
              </w:rPr>
              <w:t>orthography</w:t>
            </w:r>
            <w:proofErr w:type="spellEnd"/>
            <w:r>
              <w:rPr>
                <w:b/>
                <w:bCs/>
              </w:rPr>
              <w:t>)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65767826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swe</w:t>
            </w:r>
          </w:p>
        </w:tc>
      </w:tr>
      <w:tr w:rsidR="00BC2801" w14:paraId="7408B4CF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5B70937B" w14:textId="4A81082C" w:rsidR="00BC2801" w:rsidRDefault="00BC2801" w:rsidP="009A2626">
            <w:pPr>
              <w:spacing w:line="360" w:lineRule="auto"/>
            </w:pPr>
            <w:r>
              <w:t>4</w:t>
            </w:r>
            <w:r w:rsidR="002F4F5A">
              <w:t>-15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08D6BFA3" w14:textId="6CB3C8B2" w:rsidR="00BC2801" w:rsidRPr="005E2663" w:rsidRDefault="002F4F5A" w:rsidP="009A2626">
            <w:pPr>
              <w:spacing w:line="360" w:lineRule="auto"/>
            </w:pPr>
            <w:r>
              <w:t>-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31827D8C" w14:textId="6FB6C564" w:rsidR="00BC2801" w:rsidRPr="005E2663" w:rsidRDefault="004A0975" w:rsidP="009A2626">
            <w:pPr>
              <w:spacing w:line="360" w:lineRule="auto"/>
            </w:pPr>
            <w:r>
              <w:t>misc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76173993" w14:textId="53236882" w:rsidR="00BC2801" w:rsidRPr="005E2663" w:rsidRDefault="00BC2801" w:rsidP="009A2626">
            <w:pPr>
              <w:spacing w:line="360" w:lineRule="auto"/>
            </w:pPr>
          </w:p>
        </w:tc>
      </w:tr>
      <w:tr w:rsidR="00BC2801" w:rsidRPr="00B936F2" w14:paraId="521247FC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7DC9F8FD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16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4861FC1E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case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7211EEA0" w14:textId="660B7DEC" w:rsidR="00BC2801" w:rsidRPr="00B936F2" w:rsidRDefault="004A0975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casing</w:t>
            </w:r>
            <w:proofErr w:type="spellEnd"/>
          </w:p>
        </w:tc>
        <w:tc>
          <w:tcPr>
            <w:tcW w:w="2322" w:type="dxa"/>
            <w:shd w:val="clear" w:color="auto" w:fill="F2F2F2" w:themeFill="background1" w:themeFillShade="F2"/>
          </w:tcPr>
          <w:p w14:paraId="34FC6743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0</w:t>
            </w:r>
          </w:p>
        </w:tc>
      </w:tr>
      <w:tr w:rsidR="00BC2801" w14:paraId="235FF3A6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226075CD" w14:textId="4CD9357A" w:rsidR="00BC2801" w:rsidRDefault="00BC2801" w:rsidP="009A2626">
            <w:pPr>
              <w:spacing w:line="360" w:lineRule="auto"/>
            </w:pPr>
            <w:r>
              <w:t>17</w:t>
            </w:r>
            <w:r w:rsidR="00E11457">
              <w:t>-25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993F87C" w14:textId="77777777" w:rsidR="00BC2801" w:rsidRPr="005E2663" w:rsidRDefault="00BC2801" w:rsidP="009A2626">
            <w:pPr>
              <w:spacing w:line="360" w:lineRule="auto"/>
            </w:pPr>
            <w:r w:rsidRPr="005E2663">
              <w:t>acr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6CB0A408" w14:textId="03A9197E" w:rsidR="00BC2801" w:rsidRPr="005E2663" w:rsidRDefault="004A0975" w:rsidP="009A2626">
            <w:pPr>
              <w:spacing w:line="360" w:lineRule="auto"/>
            </w:pPr>
            <w:r>
              <w:t>misc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4F91B1D4" w14:textId="786C8FA4" w:rsidR="00BC2801" w:rsidRPr="005E2663" w:rsidRDefault="00BC2801" w:rsidP="009A2626">
            <w:pPr>
              <w:spacing w:line="360" w:lineRule="auto"/>
            </w:pPr>
          </w:p>
        </w:tc>
      </w:tr>
      <w:tr w:rsidR="00BC2801" w14:paraId="2E6735C1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07EEA88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26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9C4E397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id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415C04CD" w14:textId="77178FCB" w:rsidR="00BC2801" w:rsidRPr="00B956BB" w:rsidRDefault="004A0975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Id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02310A5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EE2843">
              <w:rPr>
                <w:b/>
                <w:bCs/>
              </w:rPr>
              <w:t>0060097</w:t>
            </w:r>
          </w:p>
        </w:tc>
      </w:tr>
    </w:tbl>
    <w:p w14:paraId="4885E7C9" w14:textId="77777777" w:rsidR="00BC2801" w:rsidRPr="00BC511D" w:rsidRDefault="00BC2801" w:rsidP="00BC2801"/>
    <w:p w14:paraId="5419DD1D" w14:textId="77777777" w:rsidR="00BC2801" w:rsidRDefault="00BC2801" w:rsidP="00BC2801">
      <w:pPr>
        <w:rPr>
          <w:rFonts w:asciiTheme="majorHAnsi" w:eastAsiaTheme="majorEastAsia" w:hAnsiTheme="majorHAnsi" w:cstheme="majorBidi"/>
          <w:color w:val="7B2A72" w:themeColor="accent1" w:themeShade="BF"/>
          <w:sz w:val="32"/>
          <w:szCs w:val="32"/>
        </w:rPr>
      </w:pPr>
      <w:r>
        <w:br w:type="page"/>
      </w:r>
    </w:p>
    <w:p w14:paraId="7F448C3B" w14:textId="6F983ADA" w:rsidR="00BC2801" w:rsidRPr="000C4105" w:rsidRDefault="00BC2801" w:rsidP="00BC2801">
      <w:pPr>
        <w:pStyle w:val="Heading1"/>
        <w:rPr>
          <w:lang w:val="en-GB"/>
        </w:rPr>
      </w:pPr>
      <w:bookmarkStart w:id="2" w:name="_Ref175216891"/>
      <w:r w:rsidRPr="000C4105">
        <w:rPr>
          <w:lang w:val="en-GB"/>
        </w:rPr>
        <w:lastRenderedPageBreak/>
        <w:t xml:space="preserve">Appendix B: </w:t>
      </w:r>
      <w:r w:rsidR="000C4105" w:rsidRPr="000C4105">
        <w:rPr>
          <w:lang w:val="en-GB"/>
        </w:rPr>
        <w:t>Phoneme table</w:t>
      </w:r>
      <w:r w:rsidRPr="000C4105">
        <w:rPr>
          <w:lang w:val="en-GB"/>
        </w:rPr>
        <w:t xml:space="preserve">, Base </w:t>
      </w:r>
      <w:r w:rsidR="000C4105">
        <w:rPr>
          <w:lang w:val="en-GB"/>
        </w:rPr>
        <w:t>and</w:t>
      </w:r>
      <w:r w:rsidRPr="000C4105">
        <w:rPr>
          <w:lang w:val="en-GB"/>
        </w:rPr>
        <w:t xml:space="preserve"> IPA</w:t>
      </w:r>
      <w:bookmarkEnd w:id="2"/>
    </w:p>
    <w:tbl>
      <w:tblPr>
        <w:tblW w:w="7083" w:type="dxa"/>
        <w:tblInd w:w="113" w:type="dxa"/>
        <w:tblLook w:val="04A0" w:firstRow="1" w:lastRow="0" w:firstColumn="1" w:lastColumn="0" w:noHBand="0" w:noVBand="1"/>
      </w:tblPr>
      <w:tblGrid>
        <w:gridCol w:w="960"/>
        <w:gridCol w:w="960"/>
        <w:gridCol w:w="1336"/>
        <w:gridCol w:w="584"/>
        <w:gridCol w:w="960"/>
        <w:gridCol w:w="960"/>
        <w:gridCol w:w="1323"/>
      </w:tblGrid>
      <w:tr w:rsidR="00BC2801" w:rsidRPr="00F04A88" w14:paraId="29501478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3C4A67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Ba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A325CB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PA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91C01F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C907E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xempe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845BFC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AC9CB08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F04A8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Ba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A7ECEBF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F04A8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PA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DCE2AE3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xempel</w:t>
            </w:r>
            <w:proofErr w:type="spellEnd"/>
          </w:p>
        </w:tc>
      </w:tr>
      <w:tr w:rsidR="00BC2801" w:rsidRPr="003E017E" w14:paraId="262024B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02DF67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E54256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D2B4D1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p</w:t>
            </w:r>
            <w:r w:rsidRPr="00C907EB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39327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51C13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D6F425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</w:t>
            </w:r>
            <w:proofErr w:type="spellEnd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050C84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16FA59B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A2E0B1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36BBC6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726C555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b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56D1D8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612A11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3BB533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ɪ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474269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l</w:t>
            </w:r>
          </w:p>
        </w:tc>
      </w:tr>
      <w:tr w:rsidR="00BC2801" w:rsidRPr="003E017E" w14:paraId="5460B3A8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D514F1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353543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ED259F5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6D1EAA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E2358DD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h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D14F47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ɪ̯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7F385C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ad</w:t>
            </w:r>
            <w:r w:rsidRPr="00D048CD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</w:t>
            </w:r>
          </w:p>
        </w:tc>
      </w:tr>
      <w:tr w:rsidR="00BC2801" w:rsidRPr="003E017E" w14:paraId="39D9FF51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CD9181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F7CE41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ʈ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5475519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t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C98548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AEFC4F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631BB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42BA80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39B78146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B249A0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6368D1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5D0416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16A5BF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857187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052E2E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ʏ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6D8797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l</w:t>
            </w:r>
            <w:proofErr w:type="spellEnd"/>
          </w:p>
        </w:tc>
      </w:tr>
      <w:tr w:rsidR="00BC2801" w:rsidRPr="003E017E" w14:paraId="53A87994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FE73C8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d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508E27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ɖ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E626D5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r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6CAD9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C4C6F9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B60F53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1AC8CF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3A45F67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14D162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557E2E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k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7A7D69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k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CE01FB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D2D037A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2EB4F7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855450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</w:p>
        </w:tc>
      </w:tr>
      <w:tr w:rsidR="00BC2801" w:rsidRPr="003E017E" w14:paraId="5AC993AF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90DBDD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F382C2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ɡ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901DE14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g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7B19B4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39ECFEE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E9BAED6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̝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58F054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ona</w:t>
            </w:r>
            <w:proofErr w:type="spellEnd"/>
          </w:p>
        </w:tc>
      </w:tr>
      <w:tr w:rsidR="00BC2801" w:rsidRPr="003E017E" w14:paraId="32C19CF4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233913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F55DED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C53AADD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f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CEC450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74E1DC8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D97101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ə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2D0E3D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p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proofErr w:type="spellEnd"/>
          </w:p>
        </w:tc>
      </w:tr>
      <w:tr w:rsidR="00BC2801" w:rsidRPr="003E017E" w14:paraId="7EF49801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8AEFB0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v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BE22DA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v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EFF9E7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v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6F19D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4401CF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ä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AA2DB03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4B8C1E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3DEC5F61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87868A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E54C10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47E70B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1B67B9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0B00D4C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ä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CFAF459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27CEF1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  <w:proofErr w:type="spellEnd"/>
          </w:p>
        </w:tc>
      </w:tr>
      <w:tr w:rsidR="00BC2801" w:rsidRPr="003E017E" w14:paraId="04AD1192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013DDFD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537ECE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ʂ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D884A6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s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9A841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2CA552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e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7326BA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æ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457BAF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proofErr w:type="spellEnd"/>
          </w:p>
        </w:tc>
      </w:tr>
      <w:tr w:rsidR="00BC2801" w:rsidRPr="003E017E" w14:paraId="5D55190F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E87AE1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62F381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C88CFE8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79CDE8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811ECC9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2B5ABA5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æ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E869D8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r</w:t>
            </w:r>
            <w:proofErr w:type="spellEnd"/>
          </w:p>
        </w:tc>
      </w:tr>
      <w:tr w:rsidR="00BC2801" w:rsidRPr="003E017E" w14:paraId="55D99772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4AF31F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01C783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ɧ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F3CCB9F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137B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j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A5C4D2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207D7EF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ö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1F3C9B5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ø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08E157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proofErr w:type="spellEnd"/>
          </w:p>
        </w:tc>
      </w:tr>
      <w:tr w:rsidR="00BC2801" w:rsidRPr="003E017E" w14:paraId="029155AE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793D2D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D0D826A" w14:textId="166B56EF" w:rsidR="00BC2801" w:rsidRPr="003E017E" w:rsidRDefault="00B82473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B82473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ɕ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A50E85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137B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j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t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CEDFE2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13D5433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ö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8D3FD92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ø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7B3AA1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n</w:t>
            </w:r>
            <w:proofErr w:type="spellEnd"/>
          </w:p>
        </w:tc>
      </w:tr>
      <w:tr w:rsidR="00BC2801" w:rsidRPr="003E017E" w14:paraId="101450A6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C90AA7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4E837D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BB28B0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m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tt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B8C11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7980258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e</w:t>
            </w:r>
            <w:proofErr w:type="spellEnd"/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D9EB6A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œ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CD0C4A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</w:tr>
      <w:tr w:rsidR="00BC2801" w:rsidRPr="003E017E" w14:paraId="3E38C9F8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666A2F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A8662C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87402E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n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tt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FB61C2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862A5F6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e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B85A522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œ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11CF03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r</w:t>
            </w:r>
            <w:proofErr w:type="spellEnd"/>
          </w:p>
        </w:tc>
      </w:tr>
      <w:tr w:rsidR="00BC2801" w:rsidRPr="003E017E" w14:paraId="405E5653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3A9145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87D76D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ɳ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44E2E8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</w:t>
            </w: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n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DC1BF1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CCCA2E8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192780C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B142F1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</w:tr>
      <w:tr w:rsidR="00BC2801" w:rsidRPr="003E017E" w14:paraId="2EBD295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E227C0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BFC01A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ŋ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DD7AAF2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i</w:t>
            </w: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ng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C5F2D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602BFD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2853287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AF0461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</w:p>
        </w:tc>
      </w:tr>
      <w:tr w:rsidR="00BC2801" w:rsidRPr="003E017E" w14:paraId="3C65E6AB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9E87BD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6E3197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15556A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v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1E93B40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B92DB26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BEDEC91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1992D2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m</w:t>
            </w:r>
            <w:proofErr w:type="spellEnd"/>
          </w:p>
        </w:tc>
      </w:tr>
      <w:tr w:rsidR="00BC2801" w:rsidRPr="003E017E" w14:paraId="758E1840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C4EFC1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D2B0E7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7D7104D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l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v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99137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B8BBC1B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BC1A6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D4E729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å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  <w:proofErr w:type="spellEnd"/>
          </w:p>
        </w:tc>
      </w:tr>
      <w:tr w:rsidR="00BC2801" w:rsidRPr="003E017E" w14:paraId="7F4DD088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745435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7343BD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ɭ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9E87089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o</w:t>
            </w:r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53211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CE5DED4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9A233E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ɔ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EAEB47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å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  <w:proofErr w:type="spellEnd"/>
          </w:p>
        </w:tc>
      </w:tr>
      <w:tr w:rsidR="00BC2801" w:rsidRPr="003E017E" w14:paraId="20419F49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745DE0D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E64813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j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BF36A2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j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g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9FE2A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AC71FF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u</w:t>
            </w:r>
            <w:proofErr w:type="spellEnd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4225E4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ʉ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588E83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</w:tr>
      <w:tr w:rsidR="00BC2801" w:rsidRPr="003E017E" w14:paraId="4F7EE01A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0887F9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F92EBE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2705A3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9047E7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w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y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B42391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694EE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A9E4C6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ɵ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5E579D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r</w:t>
            </w:r>
            <w:proofErr w:type="spellEnd"/>
          </w:p>
        </w:tc>
      </w:tr>
      <w:tr w:rsidR="00BC2801" w:rsidRPr="003E017E" w14:paraId="2F9D142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168207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h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2B3032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  <w:t>ʃ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88BA07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F96E34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A99AE3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uh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4BCB61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ʉ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6A268D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ik</w:t>
            </w:r>
            <w:proofErr w:type="spellEnd"/>
          </w:p>
        </w:tc>
      </w:tr>
      <w:tr w:rsidR="00BC2801" w:rsidRPr="003E017E" w14:paraId="3CB13E46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81B661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h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E28BAE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ʒ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B97FAE0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ea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re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8048F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47C845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w</w:t>
            </w:r>
            <w:proofErr w:type="spellEnd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7EE28E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ʊ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6A395A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u</w:t>
            </w:r>
          </w:p>
        </w:tc>
      </w:tr>
      <w:tr w:rsidR="00BC2801" w:rsidRPr="003E017E" w14:paraId="65206538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6AEE10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DFB2B4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7B7E79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z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bra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53C201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EA7C77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w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59C8B3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ʊ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1953BB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d</w:t>
            </w:r>
          </w:p>
        </w:tc>
      </w:tr>
      <w:tr w:rsidR="00BC2801" w:rsidRPr="003E017E" w14:paraId="5C30671D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6D806B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h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886472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ð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263ED7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s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E98FF30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E82A6E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54AF82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ɑ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81E445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</w:t>
            </w:r>
            <w:r w:rsidRPr="005B66BB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</w:tr>
      <w:tr w:rsidR="00BC2801" w:rsidRPr="003E017E" w14:paraId="04E25F19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7F0B58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h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86FD3E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θ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212E0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ck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F02FD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D682ED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0D9988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6BCD27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</w:p>
        </w:tc>
      </w:tr>
      <w:tr w:rsidR="00BC2801" w:rsidRPr="003E017E" w14:paraId="5B3E8A59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66EE7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h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6D62CE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ɾ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185A19D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9047E7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ad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E95DC0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625CF4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a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38DCA7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19DBBE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l</w:t>
            </w:r>
            <w:r w:rsidRPr="0003446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an</w:t>
            </w:r>
          </w:p>
        </w:tc>
      </w:tr>
      <w:tr w:rsidR="00BC2801" w:rsidRPr="003E017E" w14:paraId="5113E04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94E54B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D14EF4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-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72B9DB4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9047E7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athe</w:t>
            </w:r>
            <w:r w:rsidRPr="005362D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 w:rsidRPr="009047E7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br. 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4DDD5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931B32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u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2B33AA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ʊ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0DD33A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</w:p>
        </w:tc>
      </w:tr>
      <w:tr w:rsidR="00BC2801" w:rsidRPr="003E017E" w14:paraId="67438CE0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290676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x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8DC93B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ʀ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11AD800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5362D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uge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DDD5BB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014E5B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CBD233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ʊ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EFE27A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o</w:t>
            </w:r>
          </w:p>
        </w:tc>
      </w:tr>
      <w:tr w:rsidR="00BC2801" w:rsidRPr="003E017E" w14:paraId="3278AAD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580667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c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9E784B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͡ʃ</w:t>
            </w:r>
            <w:proofErr w:type="spellEnd"/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1DB8E7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137B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c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cken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EF53C3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114647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65F42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ɪ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F96AD0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64662CB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A3F47B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j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8AED4C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͡ʒ</w:t>
            </w:r>
            <w:proofErr w:type="spellEnd"/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625B0F4" w14:textId="77777777" w:rsidR="00BC2801" w:rsidRPr="009047E7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u</w:t>
            </w: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dg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02789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CD97E7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ED48E5D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ɪ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B66736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02161950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ECED48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xx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FBB392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x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C8C29F0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</w:t>
            </w:r>
            <w:r w:rsidRPr="0023266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c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ger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831D2C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70CAA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41A594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ɔɪ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1DEF97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1A5FE051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4D5D0E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BCFD2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tcBorders>
              <w:top w:val="single" w:sz="4" w:space="0" w:color="auto"/>
            </w:tcBorders>
            <w:shd w:val="clear" w:color="auto" w:fill="auto"/>
          </w:tcPr>
          <w:p w14:paraId="22487E9C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522DFE6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985F6E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35D15C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əʊ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519D07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w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11BC9E95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6B2D50E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448580B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50A7BB6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4DCC5C5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3FF693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e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8746D9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ə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59D61C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h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r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744EE9F7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0C1C6FB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39F6215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326A9F8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3F763D4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61AB59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e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9B492E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ɪə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F73B0B5" w14:textId="77777777" w:rsidR="00BC2801" w:rsidRPr="0044358F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</w:t>
            </w:r>
            <w:r w:rsidRPr="0044358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re</w:t>
            </w: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3ECD7A5D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12729D3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52073EB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7AFEFC7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2327CA8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891758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e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F56D01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ʊə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07A4C4A" w14:textId="77777777" w:rsidR="00BC2801" w:rsidRPr="0044358F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  <w:r w:rsidRPr="0044358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re</w:t>
            </w: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651647AC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6BDC269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77C047E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2693C18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0D74836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9E1F01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C39A5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ã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A05A1A0" w14:textId="77777777" w:rsidR="00BC2801" w:rsidRPr="0044358F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44358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n</w:t>
            </w: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 (</w:t>
            </w:r>
            <w:proofErr w:type="spellStart"/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  <w:tr w:rsidR="00BC2801" w:rsidRPr="003E017E" w14:paraId="1A90191D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22C8757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7F4E2F5D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757BEF4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2E97779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3D3E55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3126D1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̃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4EFB21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  <w:tr w:rsidR="00BC2801" w:rsidRPr="003E017E" w14:paraId="18CDF788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2520319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5F1A852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17741912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5BF2757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F9163B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7AA7B1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̃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24193C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373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rd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n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  <w:tr w:rsidR="00BC2801" w:rsidRPr="003E017E" w14:paraId="4FBAE406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309DDA8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32D5106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32E35BCB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574557C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A466A9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A747DF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œ̃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2108B4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9F64C5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r w:rsidRPr="009F64C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n</w:t>
            </w:r>
            <w:r w:rsidRPr="009F64C5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i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</w:tbl>
    <w:p w14:paraId="4FCAA8DA" w14:textId="287EAF93" w:rsidR="00BC2801" w:rsidRPr="00944AA6" w:rsidRDefault="00BC2801" w:rsidP="00BC2801">
      <w:pPr>
        <w:pStyle w:val="Heading1"/>
        <w:spacing w:line="360" w:lineRule="auto"/>
        <w:rPr>
          <w:lang w:val="en-GB"/>
        </w:rPr>
      </w:pPr>
      <w:bookmarkStart w:id="3" w:name="_Ref175217406"/>
      <w:r w:rsidRPr="00944AA6">
        <w:rPr>
          <w:lang w:val="en-GB"/>
        </w:rPr>
        <w:lastRenderedPageBreak/>
        <w:t xml:space="preserve">Appendix </w:t>
      </w:r>
      <w:r w:rsidR="005F0A23" w:rsidRPr="00944AA6">
        <w:rPr>
          <w:lang w:val="en-GB"/>
        </w:rPr>
        <w:t>C</w:t>
      </w:r>
      <w:r w:rsidRPr="00944AA6">
        <w:rPr>
          <w:lang w:val="en-GB"/>
        </w:rPr>
        <w:t xml:space="preserve">: </w:t>
      </w:r>
      <w:bookmarkEnd w:id="3"/>
      <w:r w:rsidR="000C4105" w:rsidRPr="00944AA6">
        <w:rPr>
          <w:lang w:val="en-GB"/>
        </w:rPr>
        <w:t>Part of speech</w:t>
      </w:r>
    </w:p>
    <w:p w14:paraId="2CBC888A" w14:textId="58C499D9" w:rsidR="00BC2801" w:rsidRDefault="000C4105" w:rsidP="00BC2801">
      <w:pPr>
        <w:rPr>
          <w:rFonts w:cstheme="minorHAnsi"/>
        </w:rPr>
      </w:pPr>
      <w:r>
        <w:rPr>
          <w:rFonts w:cstheme="minorHAnsi"/>
        </w:rPr>
        <w:t>From</w:t>
      </w:r>
      <w:r w:rsidR="00BC2801" w:rsidRPr="00C2263F">
        <w:rPr>
          <w:rFonts w:cstheme="minorHAnsi"/>
        </w:rPr>
        <w:t xml:space="preserve"> </w:t>
      </w:r>
      <w:r w:rsidR="00BC2801" w:rsidRPr="00C2263F">
        <w:rPr>
          <w:rFonts w:cstheme="minorHAnsi"/>
        </w:rPr>
        <w:fldChar w:fldCharType="begin"/>
      </w:r>
      <w:r w:rsidR="00BC2801" w:rsidRPr="00C2263F">
        <w:rPr>
          <w:rFonts w:cstheme="minorHAnsi"/>
        </w:rPr>
        <w:instrText xml:space="preserve"> ADDIN ZOTERO_ITEM CSL_CITATION {"citationID":"vZqGkEDG","properties":{"formattedCitation":"(Gustafson-Capkov\\uc0\\u225{} &amp; Hartmann, 2006)","plainCitation":"(Gustafson-Capková &amp; Hartmann, 2006)","noteIndex":0},"citationItems":[{"id":12186,"uris":["http://zotero.org/groups/2516652/items/F95YVR2U"],"itemData":{"id":12186,"type":"dataset","language":"en","source":"Zotero","title":"Manual of the Stockholm Umeå Corpus version 2.0","author":[{"family":"Gustafson-Capková","given":"Sofia"},{"family":"Hartmann","given":"Britt"}],"issued":{"date-parts":[["2006"]]},"citation-key":"gustafson-capkovaManualStockholmUmea2006"}}],"schema":"https://github.com/citation-style-language/schema/raw/master/csl-citation.json"} </w:instrText>
      </w:r>
      <w:r w:rsidR="00BC2801" w:rsidRPr="00C2263F">
        <w:rPr>
          <w:rFonts w:cstheme="minorHAnsi"/>
        </w:rPr>
        <w:fldChar w:fldCharType="separate"/>
      </w:r>
      <w:r w:rsidR="00BC2801" w:rsidRPr="00C2263F">
        <w:rPr>
          <w:rFonts w:cstheme="minorHAnsi"/>
        </w:rPr>
        <w:t>(Gustafson-Capková &amp; Hartmann, 2006)</w:t>
      </w:r>
      <w:r w:rsidR="00BC2801" w:rsidRPr="00C2263F">
        <w:rPr>
          <w:rFonts w:cstheme="minorHAnsi"/>
        </w:rPr>
        <w:fldChar w:fldCharType="end"/>
      </w:r>
      <w:r w:rsidR="00BC2801">
        <w:rPr>
          <w:rFonts w:cstheme="minorHAnsi"/>
        </w:rPr>
        <w:t>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033"/>
        <w:gridCol w:w="3502"/>
        <w:gridCol w:w="1026"/>
      </w:tblGrid>
      <w:tr w:rsidR="005559FF" w14:paraId="0FD669B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B81F9B2" w14:textId="6C68D534" w:rsidR="005559FF" w:rsidRDefault="005559FF" w:rsidP="005559FF">
            <w:pPr>
              <w:rPr>
                <w:rFonts w:cstheme="minorHAnsi"/>
              </w:rPr>
            </w:pPr>
            <w:r>
              <w:rPr>
                <w:b/>
                <w:bCs/>
              </w:rPr>
              <w:t>Ordklass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5455040B" w14:textId="0CC82D25" w:rsidR="005559FF" w:rsidRDefault="005559FF" w:rsidP="005559FF">
            <w:pPr>
              <w:rPr>
                <w:rFonts w:cstheme="minorHAnsi"/>
              </w:rPr>
            </w:pPr>
            <w:r>
              <w:rPr>
                <w:b/>
                <w:bCs/>
              </w:rPr>
              <w:t>Förklaring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5C8906CA" w14:textId="7678A4A7" w:rsidR="005559FF" w:rsidRDefault="005559FF" w:rsidP="005559FF">
            <w:pPr>
              <w:rPr>
                <w:rFonts w:cstheme="minorHAnsi"/>
              </w:rPr>
            </w:pPr>
            <w:r>
              <w:rPr>
                <w:b/>
                <w:bCs/>
              </w:rPr>
              <w:t>Exempel</w:t>
            </w:r>
          </w:p>
        </w:tc>
      </w:tr>
      <w:tr w:rsidR="005559FF" w14:paraId="39BAF974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2FA1A43D" w14:textId="0D518E10" w:rsidR="005559FF" w:rsidRDefault="005559FF" w:rsidP="005559FF">
            <w:pPr>
              <w:rPr>
                <w:rFonts w:cstheme="minorHAnsi"/>
              </w:rPr>
            </w:pPr>
            <w:r>
              <w:t>AB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7267214" w14:textId="0CC3A4CD" w:rsidR="005559FF" w:rsidRDefault="005559FF" w:rsidP="005559FF">
            <w:pPr>
              <w:rPr>
                <w:rFonts w:cstheme="minorHAnsi"/>
              </w:rPr>
            </w:pPr>
            <w:r>
              <w:t>Adverb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8F352C4" w14:textId="48960DA9" w:rsidR="005559FF" w:rsidRDefault="005559FF" w:rsidP="005559FF">
            <w:pPr>
              <w:rPr>
                <w:rFonts w:cstheme="minorHAnsi"/>
              </w:rPr>
            </w:pPr>
            <w:r>
              <w:t>inte</w:t>
            </w:r>
          </w:p>
        </w:tc>
      </w:tr>
      <w:tr w:rsidR="005559FF" w14:paraId="1EAF887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5009F38" w14:textId="3F96E748" w:rsidR="005559FF" w:rsidRDefault="005559FF" w:rsidP="005559FF">
            <w:pPr>
              <w:rPr>
                <w:rFonts w:cstheme="minorHAnsi"/>
              </w:rPr>
            </w:pPr>
            <w:r>
              <w:t>DT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13E91D82" w14:textId="1B339BA9" w:rsidR="005559FF" w:rsidRDefault="005559FF" w:rsidP="005559FF">
            <w:pPr>
              <w:rPr>
                <w:rFonts w:cstheme="minorHAnsi"/>
              </w:rPr>
            </w:pPr>
            <w:r>
              <w:t>Determinerare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711DC8DC" w14:textId="25E76874" w:rsidR="005559FF" w:rsidRDefault="005559FF" w:rsidP="005559FF">
            <w:pPr>
              <w:rPr>
                <w:rFonts w:cstheme="minorHAnsi"/>
              </w:rPr>
            </w:pPr>
            <w:r>
              <w:t>denna</w:t>
            </w:r>
          </w:p>
        </w:tc>
      </w:tr>
      <w:tr w:rsidR="005559FF" w14:paraId="3FE5606C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F12663D" w14:textId="399EFD9D" w:rsidR="005559FF" w:rsidRDefault="005559FF" w:rsidP="005559FF">
            <w:pPr>
              <w:rPr>
                <w:rFonts w:cstheme="minorHAnsi"/>
              </w:rPr>
            </w:pPr>
            <w:r>
              <w:t>HA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0FE9106C" w14:textId="237430DA" w:rsidR="005559FF" w:rsidRDefault="005559FF" w:rsidP="005559FF">
            <w:pPr>
              <w:rPr>
                <w:rFonts w:cstheme="minorHAnsi"/>
              </w:rPr>
            </w:pPr>
            <w:r>
              <w:t>Frågande/relativt adverb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7B27C60A" w14:textId="3B82D33E" w:rsidR="005559FF" w:rsidRDefault="005559FF" w:rsidP="005559FF">
            <w:pPr>
              <w:rPr>
                <w:rFonts w:cstheme="minorHAnsi"/>
              </w:rPr>
            </w:pPr>
            <w:r>
              <w:t>när</w:t>
            </w:r>
          </w:p>
        </w:tc>
      </w:tr>
      <w:tr w:rsidR="005559FF" w14:paraId="2D1D7D5C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DB0F390" w14:textId="24EEC645" w:rsidR="005559FF" w:rsidRDefault="005559FF" w:rsidP="005559FF">
            <w:pPr>
              <w:rPr>
                <w:rFonts w:cstheme="minorHAnsi"/>
              </w:rPr>
            </w:pPr>
            <w:r>
              <w:t>HD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87CBD77" w14:textId="77390940" w:rsidR="005559FF" w:rsidRDefault="005559FF" w:rsidP="005559FF">
            <w:pPr>
              <w:rPr>
                <w:rFonts w:cstheme="minorHAnsi"/>
              </w:rPr>
            </w:pPr>
            <w:r>
              <w:t>Frågande/relativ determinerare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47D7C7D" w14:textId="6224C154" w:rsidR="005559FF" w:rsidRDefault="005559FF" w:rsidP="005559FF">
            <w:pPr>
              <w:rPr>
                <w:rFonts w:cstheme="minorHAnsi"/>
              </w:rPr>
            </w:pPr>
            <w:r>
              <w:t>vilken</w:t>
            </w:r>
          </w:p>
        </w:tc>
      </w:tr>
      <w:tr w:rsidR="005559FF" w14:paraId="4272BA3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F5F03DE" w14:textId="37198EB4" w:rsidR="005559FF" w:rsidRDefault="005559FF" w:rsidP="005559FF">
            <w:pPr>
              <w:rPr>
                <w:rFonts w:cstheme="minorHAnsi"/>
              </w:rPr>
            </w:pPr>
            <w:r>
              <w:t>HP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5B24467F" w14:textId="6A846B66" w:rsidR="005559FF" w:rsidRDefault="005559FF" w:rsidP="005559FF">
            <w:pPr>
              <w:rPr>
                <w:rFonts w:cstheme="minorHAnsi"/>
              </w:rPr>
            </w:pPr>
            <w:r>
              <w:t>Frågande/relativt 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9B150BA" w14:textId="75192A5A" w:rsidR="005559FF" w:rsidRDefault="005559FF" w:rsidP="005559FF">
            <w:pPr>
              <w:rPr>
                <w:rFonts w:cstheme="minorHAnsi"/>
              </w:rPr>
            </w:pPr>
            <w:r>
              <w:t>som</w:t>
            </w:r>
          </w:p>
        </w:tc>
      </w:tr>
      <w:tr w:rsidR="005559FF" w14:paraId="07293485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65E0D12" w14:textId="617ABA07" w:rsidR="005559FF" w:rsidRDefault="005559FF" w:rsidP="005559FF">
            <w:pPr>
              <w:rPr>
                <w:rFonts w:cstheme="minorHAnsi"/>
              </w:rPr>
            </w:pPr>
            <w:r>
              <w:t>HS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21283D83" w14:textId="3C3F77C8" w:rsidR="005559FF" w:rsidRDefault="005559FF" w:rsidP="005559FF">
            <w:pPr>
              <w:rPr>
                <w:rFonts w:cstheme="minorHAnsi"/>
              </w:rPr>
            </w:pPr>
            <w:r>
              <w:t>Frågande/relativt possessivt 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FCC997E" w14:textId="69E31A4E" w:rsidR="005559FF" w:rsidRDefault="005559FF" w:rsidP="005559FF">
            <w:pPr>
              <w:rPr>
                <w:rFonts w:cstheme="minorHAnsi"/>
              </w:rPr>
            </w:pPr>
            <w:r>
              <w:t>vars</w:t>
            </w:r>
          </w:p>
        </w:tc>
      </w:tr>
      <w:tr w:rsidR="005559FF" w14:paraId="7D02CE7F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2D07934" w14:textId="3DE3305B" w:rsidR="005559FF" w:rsidRDefault="005559FF" w:rsidP="005559FF">
            <w:pPr>
              <w:rPr>
                <w:rFonts w:cstheme="minorHAnsi"/>
              </w:rPr>
            </w:pPr>
            <w:r>
              <w:t>IE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22C6A426" w14:textId="4FC2EEC5" w:rsidR="005559FF" w:rsidRDefault="005559FF" w:rsidP="005559FF">
            <w:pPr>
              <w:rPr>
                <w:rFonts w:cstheme="minorHAnsi"/>
              </w:rPr>
            </w:pPr>
            <w:r>
              <w:t>Infinitivmärke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993FAA1" w14:textId="044EE1FF" w:rsidR="005559FF" w:rsidRDefault="005559FF" w:rsidP="005559FF">
            <w:pPr>
              <w:rPr>
                <w:rFonts w:cstheme="minorHAnsi"/>
              </w:rPr>
            </w:pPr>
            <w:r>
              <w:t>att</w:t>
            </w:r>
          </w:p>
        </w:tc>
      </w:tr>
      <w:tr w:rsidR="005559FF" w14:paraId="14D2ABE9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71AB698" w14:textId="7119D911" w:rsidR="005559FF" w:rsidRDefault="005559FF" w:rsidP="005559FF">
            <w:r>
              <w:t>I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6DBCEA5" w14:textId="07A94FB3" w:rsidR="005559FF" w:rsidRDefault="005559FF" w:rsidP="005559FF">
            <w:r>
              <w:t>Interjek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29935939" w14:textId="05633683" w:rsidR="005559FF" w:rsidRDefault="005559FF" w:rsidP="005559FF">
            <w:r>
              <w:t>ja</w:t>
            </w:r>
          </w:p>
        </w:tc>
      </w:tr>
      <w:tr w:rsidR="005559FF" w14:paraId="18E56ECF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71F78140" w14:textId="34D8B26C" w:rsidR="005559FF" w:rsidRDefault="005559FF" w:rsidP="005559FF">
            <w:r>
              <w:t>JJ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F26792C" w14:textId="7841AE0D" w:rsidR="005559FF" w:rsidRDefault="005559FF" w:rsidP="005559FF">
            <w:r>
              <w:t>Adjektiv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2036FD1" w14:textId="0ABF1A3E" w:rsidR="005559FF" w:rsidRDefault="005559FF" w:rsidP="005559FF">
            <w:r>
              <w:t>glad</w:t>
            </w:r>
          </w:p>
        </w:tc>
      </w:tr>
      <w:tr w:rsidR="005559FF" w14:paraId="27D4071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0C237F12" w14:textId="0C203607" w:rsidR="005559FF" w:rsidRDefault="005559FF" w:rsidP="005559FF">
            <w:r>
              <w:t>K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8CE821F" w14:textId="4AC56104" w:rsidR="005559FF" w:rsidRDefault="005559FF" w:rsidP="005559FF">
            <w:r>
              <w:t>Konjunk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562BC06" w14:textId="1127B252" w:rsidR="005559FF" w:rsidRDefault="005559FF" w:rsidP="005559FF">
            <w:r>
              <w:t>och</w:t>
            </w:r>
          </w:p>
        </w:tc>
      </w:tr>
      <w:tr w:rsidR="005559FF" w14:paraId="14C0057C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03801FE5" w14:textId="259F2836" w:rsidR="005559FF" w:rsidRDefault="005559FF" w:rsidP="005559FF">
            <w:r>
              <w:t>N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5544CE9" w14:textId="65D66200" w:rsidR="005559FF" w:rsidRDefault="005559FF" w:rsidP="005559FF">
            <w:r>
              <w:t>Substantiv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6E1773BD" w14:textId="6C7A97A7" w:rsidR="005559FF" w:rsidRDefault="005559FF" w:rsidP="005559FF">
            <w:r>
              <w:t>pudding</w:t>
            </w:r>
          </w:p>
        </w:tc>
      </w:tr>
      <w:tr w:rsidR="005559FF" w14:paraId="121888B2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639A84C1" w14:textId="5240C8BD" w:rsidR="005559FF" w:rsidRDefault="005559FF" w:rsidP="005559FF">
            <w:r>
              <w:t>PC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9E3C411" w14:textId="1A61DDB8" w:rsidR="005559FF" w:rsidRDefault="005559FF" w:rsidP="005559FF">
            <w:r>
              <w:t>Particip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71E5A5DA" w14:textId="37839444" w:rsidR="005559FF" w:rsidRDefault="005559FF" w:rsidP="005559FF">
            <w:r>
              <w:t>utsänd</w:t>
            </w:r>
          </w:p>
        </w:tc>
      </w:tr>
      <w:tr w:rsidR="005559FF" w14:paraId="56A6ED4D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A1DD4FF" w14:textId="5CEA922A" w:rsidR="005559FF" w:rsidRDefault="005559FF" w:rsidP="005559FF">
            <w:r>
              <w:t>PL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58132BD" w14:textId="2DF64461" w:rsidR="005559FF" w:rsidRDefault="005559FF" w:rsidP="005559FF">
            <w:r>
              <w:t>Partikel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08844DBC" w14:textId="5BA9FF06" w:rsidR="005559FF" w:rsidRDefault="005559FF" w:rsidP="005559FF">
            <w:r>
              <w:t>ut</w:t>
            </w:r>
          </w:p>
        </w:tc>
      </w:tr>
      <w:tr w:rsidR="005559FF" w14:paraId="7B5B69BA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624C2494" w14:textId="7CF402E5" w:rsidR="005559FF" w:rsidRDefault="005559FF" w:rsidP="005559FF">
            <w:r>
              <w:t>PM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1E241D8E" w14:textId="382014FC" w:rsidR="005559FF" w:rsidRDefault="005559FF" w:rsidP="005559FF">
            <w:r>
              <w:t>Egennam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6A8E979E" w14:textId="41D1E2E2" w:rsidR="005559FF" w:rsidRDefault="005559FF" w:rsidP="005559FF">
            <w:r>
              <w:t>Mats</w:t>
            </w:r>
          </w:p>
        </w:tc>
      </w:tr>
      <w:tr w:rsidR="005559FF" w14:paraId="6E7479BA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78CCF8E6" w14:textId="056ED36E" w:rsidR="005559FF" w:rsidRDefault="005559FF" w:rsidP="005559FF">
            <w:r>
              <w:t>P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A758BC9" w14:textId="07B1C402" w:rsidR="005559FF" w:rsidRDefault="005559FF" w:rsidP="005559FF">
            <w:r>
              <w:t>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A807E27" w14:textId="49B9382C" w:rsidR="005559FF" w:rsidRDefault="005559FF" w:rsidP="005559FF">
            <w:r>
              <w:t>hon</w:t>
            </w:r>
          </w:p>
        </w:tc>
      </w:tr>
      <w:tr w:rsidR="005559FF" w14:paraId="057C4E9A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34556FB5" w14:textId="0CE00C6A" w:rsidR="005559FF" w:rsidRDefault="005559FF" w:rsidP="005559FF">
            <w:r>
              <w:t>PP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CAB5330" w14:textId="0A490744" w:rsidR="005559FF" w:rsidRDefault="005559FF" w:rsidP="005559FF">
            <w:r>
              <w:t>Preposi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63A32982" w14:textId="2EA87D7E" w:rsidR="005559FF" w:rsidRDefault="005559FF" w:rsidP="005559FF">
            <w:r>
              <w:t>av</w:t>
            </w:r>
          </w:p>
        </w:tc>
      </w:tr>
      <w:tr w:rsidR="005559FF" w14:paraId="210ED2B2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3B5344CE" w14:textId="50B5CB1C" w:rsidR="005559FF" w:rsidRDefault="005559FF" w:rsidP="005559FF">
            <w:r>
              <w:t>PS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04837598" w14:textId="693DBFD8" w:rsidR="005559FF" w:rsidRDefault="005559FF" w:rsidP="005559FF">
            <w:r>
              <w:t>Possessivt 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2430B21" w14:textId="00F5B709" w:rsidR="005559FF" w:rsidRDefault="005559FF" w:rsidP="005559FF">
            <w:r>
              <w:t>hennes</w:t>
            </w:r>
          </w:p>
        </w:tc>
      </w:tr>
      <w:tr w:rsidR="005559FF" w14:paraId="078D9FA2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9E9B5AD" w14:textId="5F31BCCD" w:rsidR="005559FF" w:rsidRDefault="005559FF" w:rsidP="005559FF">
            <w:r>
              <w:t>RG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25EB9194" w14:textId="1224F219" w:rsidR="005559FF" w:rsidRDefault="005559FF" w:rsidP="005559FF">
            <w:r>
              <w:t>Grundtal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593CAB8A" w14:textId="2E685298" w:rsidR="005559FF" w:rsidRDefault="005559FF" w:rsidP="005559FF">
            <w:r>
              <w:t>tre</w:t>
            </w:r>
          </w:p>
        </w:tc>
      </w:tr>
      <w:tr w:rsidR="005559FF" w14:paraId="0C6B0F5E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095845E" w14:textId="02393F40" w:rsidR="005559FF" w:rsidRDefault="005559FF" w:rsidP="005559FF">
            <w:r>
              <w:t>RO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1303E6D6" w14:textId="693C3345" w:rsidR="005559FF" w:rsidRDefault="005559FF" w:rsidP="005559FF">
            <w:r>
              <w:t>Ordningstal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7BB6DAC" w14:textId="4587C0AD" w:rsidR="005559FF" w:rsidRDefault="005559FF" w:rsidP="005559FF">
            <w:r>
              <w:t>tredje</w:t>
            </w:r>
          </w:p>
        </w:tc>
      </w:tr>
      <w:tr w:rsidR="005559FF" w14:paraId="6225BCBF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2C266787" w14:textId="5CC6E345" w:rsidR="005559FF" w:rsidRDefault="005559FF" w:rsidP="005559FF">
            <w:r>
              <w:t>S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585E7132" w14:textId="5509BFE2" w:rsidR="005559FF" w:rsidRDefault="005559FF" w:rsidP="005559FF">
            <w:r>
              <w:t>Subjunk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A296C1F" w14:textId="72131791" w:rsidR="005559FF" w:rsidRDefault="005559FF" w:rsidP="005559FF">
            <w:r>
              <w:t>att</w:t>
            </w:r>
          </w:p>
        </w:tc>
      </w:tr>
      <w:tr w:rsidR="005559FF" w14:paraId="42F69F8B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2464D2BD" w14:textId="0A53693F" w:rsidR="005559FF" w:rsidRDefault="005559FF" w:rsidP="005559FF">
            <w:r>
              <w:t>UO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AF56F88" w14:textId="3CF94FE2" w:rsidR="005559FF" w:rsidRDefault="005559FF" w:rsidP="005559FF">
            <w:r>
              <w:t>Utländskt ord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4C48A33" w14:textId="437A5B35" w:rsidR="005559FF" w:rsidRDefault="005559FF" w:rsidP="005559FF">
            <w:r>
              <w:t>the</w:t>
            </w:r>
          </w:p>
        </w:tc>
      </w:tr>
      <w:tr w:rsidR="005559FF" w14:paraId="289F785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76FBE8F6" w14:textId="08D7DC73" w:rsidR="005559FF" w:rsidRDefault="005559FF" w:rsidP="005559FF">
            <w:r>
              <w:t>VB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9250FC4" w14:textId="5C30E884" w:rsidR="005559FF" w:rsidRDefault="005559FF" w:rsidP="005559FF">
            <w:r>
              <w:t>Verb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5DDAA958" w14:textId="5B54E765" w:rsidR="005559FF" w:rsidRDefault="005559FF" w:rsidP="005559FF">
            <w:r>
              <w:t>kasta</w:t>
            </w:r>
          </w:p>
        </w:tc>
      </w:tr>
    </w:tbl>
    <w:p w14:paraId="49F54591" w14:textId="77777777" w:rsidR="005559FF" w:rsidRDefault="005559FF" w:rsidP="00BC2801">
      <w:pPr>
        <w:rPr>
          <w:rFonts w:cstheme="minorHAnsi"/>
        </w:rPr>
      </w:pPr>
    </w:p>
    <w:p w14:paraId="39F001D5" w14:textId="77777777" w:rsidR="005559FF" w:rsidRDefault="005559FF" w:rsidP="00BC2801">
      <w:pPr>
        <w:rPr>
          <w:rFonts w:cstheme="minorHAnsi"/>
        </w:rPr>
      </w:pPr>
    </w:p>
    <w:p w14:paraId="0AF2E4F8" w14:textId="77777777" w:rsidR="005559FF" w:rsidRPr="00C2263F" w:rsidRDefault="005559FF" w:rsidP="00BC2801">
      <w:pPr>
        <w:rPr>
          <w:rFonts w:cstheme="minorHAnsi"/>
        </w:rPr>
      </w:pPr>
    </w:p>
    <w:p w14:paraId="458AA0BC" w14:textId="77777777" w:rsidR="001B53E0" w:rsidRDefault="001B53E0" w:rsidP="00BC2801">
      <w:pPr>
        <w:pStyle w:val="Heading1"/>
        <w:spacing w:line="360" w:lineRule="auto"/>
      </w:pPr>
    </w:p>
    <w:p w14:paraId="5F8A78C4" w14:textId="77777777" w:rsidR="001B53E0" w:rsidRDefault="001B53E0">
      <w:pPr>
        <w:spacing w:after="200" w:line="276" w:lineRule="auto"/>
        <w:rPr>
          <w:rFonts w:ascii="Arial" w:eastAsiaTheme="majorEastAsia" w:hAnsi="Arial" w:cstheme="majorBidi"/>
          <w:b/>
          <w:bCs/>
          <w:kern w:val="2"/>
          <w:sz w:val="27"/>
          <w:szCs w:val="28"/>
        </w:rPr>
      </w:pPr>
      <w:r>
        <w:br w:type="page"/>
      </w:r>
    </w:p>
    <w:p w14:paraId="287ABCFC" w14:textId="5EDADDB3" w:rsidR="00BC2801" w:rsidRPr="000C4105" w:rsidRDefault="00BC2801" w:rsidP="00BC2801">
      <w:pPr>
        <w:pStyle w:val="Heading1"/>
        <w:spacing w:line="360" w:lineRule="auto"/>
        <w:rPr>
          <w:lang w:val="en-GB"/>
        </w:rPr>
      </w:pPr>
      <w:r w:rsidRPr="000C4105">
        <w:rPr>
          <w:lang w:val="en-GB"/>
        </w:rPr>
        <w:lastRenderedPageBreak/>
        <w:t xml:space="preserve">Appendix D: </w:t>
      </w:r>
      <w:r w:rsidR="000C4105" w:rsidRPr="000C4105">
        <w:rPr>
          <w:lang w:val="en-GB"/>
        </w:rPr>
        <w:t>Language codes</w:t>
      </w:r>
      <w:r w:rsidRPr="000C4105">
        <w:rPr>
          <w:lang w:val="en-GB"/>
        </w:rPr>
        <w:t xml:space="preserve"> (ex</w:t>
      </w:r>
      <w:r w:rsidR="000C4105">
        <w:rPr>
          <w:lang w:val="en-GB"/>
        </w:rPr>
        <w:t>amples</w:t>
      </w:r>
      <w:r w:rsidRPr="000C4105">
        <w:rPr>
          <w:lang w:val="en-GB"/>
        </w:rPr>
        <w:t>)</w:t>
      </w:r>
    </w:p>
    <w:p w14:paraId="53EAC6A1" w14:textId="3DFE7786" w:rsidR="0001180C" w:rsidRPr="00B82473" w:rsidRDefault="00000000" w:rsidP="0001180C">
      <w:pPr>
        <w:rPr>
          <w:rFonts w:ascii="Calibri" w:hAnsi="Calibri" w:cs="Calibri"/>
          <w:lang w:val="en-GB"/>
        </w:rPr>
      </w:pPr>
      <w:hyperlink r:id="rId13" w:history="1">
        <w:r w:rsidR="0001180C" w:rsidRPr="00B82473">
          <w:rPr>
            <w:rStyle w:val="Hyperlink"/>
            <w:rFonts w:ascii="Calibri" w:hAnsi="Calibri" w:cs="Calibri"/>
            <w:lang w:val="en-GB"/>
          </w:rPr>
          <w:t>https://www.loc.gov/standards/iso639-2/php/code_list.php</w:t>
        </w:r>
      </w:hyperlink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5"/>
        <w:gridCol w:w="2019"/>
      </w:tblGrid>
      <w:tr w:rsidR="00645015" w14:paraId="7AD5E019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F57779E" w14:textId="35BB6102" w:rsidR="00645015" w:rsidRDefault="00134472" w:rsidP="00645015"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994B725" w14:textId="1AD6E1BE" w:rsidR="00645015" w:rsidRPr="007512B6" w:rsidRDefault="00134472" w:rsidP="00645015">
            <w:pPr>
              <w:rPr>
                <w:b/>
                <w:bCs/>
              </w:rPr>
            </w:pPr>
            <w:r>
              <w:rPr>
                <w:b/>
                <w:bCs/>
              </w:rPr>
              <w:t>Language</w:t>
            </w:r>
          </w:p>
        </w:tc>
      </w:tr>
      <w:tr w:rsidR="00645015" w14:paraId="30AEDBBC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7A031085" w14:textId="479F373D" w:rsidR="00645015" w:rsidRDefault="00645015" w:rsidP="00645015">
            <w:r>
              <w:t>swe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629DBED1" w14:textId="043019F5" w:rsidR="00645015" w:rsidRDefault="00F4301F" w:rsidP="00645015">
            <w:r>
              <w:t>Swedish</w:t>
            </w:r>
          </w:p>
        </w:tc>
      </w:tr>
      <w:tr w:rsidR="00645015" w14:paraId="23D8F6C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F3086E6" w14:textId="0552DE0A" w:rsidR="00645015" w:rsidRDefault="00645015" w:rsidP="00645015">
            <w:proofErr w:type="spellStart"/>
            <w:r>
              <w:t>nob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3B409F5" w14:textId="27929973" w:rsidR="00645015" w:rsidRDefault="00F4301F" w:rsidP="00645015">
            <w:proofErr w:type="spellStart"/>
            <w:r>
              <w:t>Norwegian</w:t>
            </w:r>
            <w:proofErr w:type="spellEnd"/>
            <w:r>
              <w:t xml:space="preserve"> bokmål</w:t>
            </w:r>
          </w:p>
        </w:tc>
      </w:tr>
      <w:tr w:rsidR="00645015" w14:paraId="04687F4C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557F4D50" w14:textId="06D08F39" w:rsidR="00645015" w:rsidRDefault="00645015" w:rsidP="00645015">
            <w:proofErr w:type="spellStart"/>
            <w:r>
              <w:t>nno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0FC5D1EE" w14:textId="5662327C" w:rsidR="00645015" w:rsidRDefault="00F4301F" w:rsidP="00645015">
            <w:proofErr w:type="spellStart"/>
            <w:r>
              <w:t>Norwegien</w:t>
            </w:r>
            <w:proofErr w:type="spellEnd"/>
            <w:r>
              <w:t xml:space="preserve"> </w:t>
            </w:r>
            <w:r w:rsidR="00110505">
              <w:t>nynorsk</w:t>
            </w:r>
          </w:p>
        </w:tc>
      </w:tr>
      <w:tr w:rsidR="00645015" w14:paraId="014349FB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7E83896" w14:textId="1ADD2612" w:rsidR="00645015" w:rsidRDefault="00645015" w:rsidP="00645015">
            <w:r>
              <w:t>dan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62CFB240" w14:textId="52DE5DC3" w:rsidR="00645015" w:rsidRDefault="00110505" w:rsidP="00645015">
            <w:proofErr w:type="spellStart"/>
            <w:r>
              <w:t>Danish</w:t>
            </w:r>
            <w:proofErr w:type="spellEnd"/>
          </w:p>
        </w:tc>
      </w:tr>
      <w:tr w:rsidR="00645015" w14:paraId="4F6974E5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D79C148" w14:textId="7A0E1B4C" w:rsidR="00645015" w:rsidRDefault="00645015" w:rsidP="00645015">
            <w:proofErr w:type="spellStart"/>
            <w:r>
              <w:t>ic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12F8A93F" w14:textId="7898B0B9" w:rsidR="00645015" w:rsidRDefault="00110505" w:rsidP="00645015">
            <w:proofErr w:type="spellStart"/>
            <w:r>
              <w:t>Icelandic</w:t>
            </w:r>
            <w:proofErr w:type="spellEnd"/>
          </w:p>
        </w:tc>
      </w:tr>
      <w:tr w:rsidR="00645015" w14:paraId="5A611639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BB6667C" w14:textId="729FEB34" w:rsidR="00645015" w:rsidRDefault="00645015" w:rsidP="00645015">
            <w:r w:rsidRPr="00743DB5">
              <w:t>fin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3F866F19" w14:textId="077F7A2B" w:rsidR="00645015" w:rsidRDefault="00110505" w:rsidP="00645015">
            <w:proofErr w:type="spellStart"/>
            <w:r>
              <w:t>Finnish</w:t>
            </w:r>
            <w:proofErr w:type="spellEnd"/>
          </w:p>
        </w:tc>
      </w:tr>
      <w:tr w:rsidR="00645015" w14:paraId="10F420DE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6FC4CDE8" w14:textId="6D6CC56D" w:rsidR="00645015" w:rsidRDefault="00645015" w:rsidP="00645015">
            <w:r w:rsidRPr="00743DB5">
              <w:t>eng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6C1C3397" w14:textId="19AB1DC5" w:rsidR="00645015" w:rsidRDefault="00110505" w:rsidP="00645015">
            <w:r>
              <w:t>English</w:t>
            </w:r>
          </w:p>
        </w:tc>
      </w:tr>
      <w:tr w:rsidR="00645015" w14:paraId="54431252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09DA59E" w14:textId="7F18BCF2" w:rsidR="00645015" w:rsidRDefault="00645015" w:rsidP="00645015">
            <w:r w:rsidRPr="00743DB5">
              <w:t>ger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3AE73E05" w14:textId="502CE8A3" w:rsidR="00645015" w:rsidRDefault="00110505" w:rsidP="00645015">
            <w:r>
              <w:t>German</w:t>
            </w:r>
          </w:p>
        </w:tc>
      </w:tr>
      <w:tr w:rsidR="00645015" w14:paraId="00B59F11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2C22A430" w14:textId="1B6C6173" w:rsidR="00645015" w:rsidRDefault="00645015" w:rsidP="00645015">
            <w:proofErr w:type="spellStart"/>
            <w:r w:rsidRPr="00743DB5">
              <w:t>fr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8019B74" w14:textId="3CA8AAF9" w:rsidR="00645015" w:rsidRDefault="00110505" w:rsidP="00645015">
            <w:proofErr w:type="spellStart"/>
            <w:r>
              <w:t>French</w:t>
            </w:r>
            <w:proofErr w:type="spellEnd"/>
          </w:p>
        </w:tc>
      </w:tr>
      <w:tr w:rsidR="00645015" w14:paraId="426DE4D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5D02C81B" w14:textId="55195DC3" w:rsidR="00645015" w:rsidRDefault="00645015" w:rsidP="00645015">
            <w:r w:rsidRPr="00743DB5">
              <w:t>spa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EC3A3C0" w14:textId="3D9D6C40" w:rsidR="00645015" w:rsidRDefault="00110505" w:rsidP="00645015">
            <w:proofErr w:type="spellStart"/>
            <w:r>
              <w:t>Spanish</w:t>
            </w:r>
            <w:proofErr w:type="spellEnd"/>
          </w:p>
        </w:tc>
      </w:tr>
      <w:tr w:rsidR="00645015" w14:paraId="5710EB1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CF057F5" w14:textId="26B1283F" w:rsidR="00645015" w:rsidRDefault="00645015" w:rsidP="00645015">
            <w:r w:rsidRPr="00743DB5">
              <w:t>por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B6B1BA8" w14:textId="006AB892" w:rsidR="00645015" w:rsidRDefault="00110505" w:rsidP="00645015">
            <w:proofErr w:type="spellStart"/>
            <w:r>
              <w:t>Portuguese</w:t>
            </w:r>
            <w:proofErr w:type="spellEnd"/>
          </w:p>
        </w:tc>
      </w:tr>
      <w:tr w:rsidR="00645015" w14:paraId="6D4E1E1E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F17193C" w14:textId="40F5A83F" w:rsidR="00645015" w:rsidRDefault="00645015" w:rsidP="00645015">
            <w:proofErr w:type="spellStart"/>
            <w:r w:rsidRPr="00743DB5">
              <w:t>dut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42FEAC3" w14:textId="4C763A71" w:rsidR="00645015" w:rsidRDefault="00110505" w:rsidP="00645015">
            <w:r>
              <w:t>Dutch</w:t>
            </w:r>
          </w:p>
        </w:tc>
      </w:tr>
      <w:tr w:rsidR="00645015" w14:paraId="532B16B8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7227A40" w14:textId="09FF6176" w:rsidR="00645015" w:rsidRDefault="00645015" w:rsidP="00645015">
            <w:proofErr w:type="spellStart"/>
            <w:r>
              <w:t>gr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50B88DF7" w14:textId="3E6FB943" w:rsidR="00645015" w:rsidRDefault="00110505" w:rsidP="00645015">
            <w:proofErr w:type="spellStart"/>
            <w:r>
              <w:t>Greek</w:t>
            </w:r>
            <w:proofErr w:type="spellEnd"/>
          </w:p>
        </w:tc>
      </w:tr>
      <w:tr w:rsidR="00645015" w14:paraId="18955CDC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7137074" w14:textId="3C6AD226" w:rsidR="00645015" w:rsidRDefault="00645015" w:rsidP="00645015">
            <w:r>
              <w:t>rus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FCDE349" w14:textId="367446D0" w:rsidR="00645015" w:rsidRDefault="00110505" w:rsidP="00645015">
            <w:proofErr w:type="spellStart"/>
            <w:r>
              <w:t>Russian</w:t>
            </w:r>
            <w:proofErr w:type="spellEnd"/>
          </w:p>
        </w:tc>
      </w:tr>
      <w:tr w:rsidR="00645015" w14:paraId="31EF3098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51828C8" w14:textId="2A47E551" w:rsidR="00645015" w:rsidRDefault="00645015" w:rsidP="00645015">
            <w:proofErr w:type="spellStart"/>
            <w:r w:rsidRPr="00743DB5">
              <w:t>cz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AE157B8" w14:textId="41E0C683" w:rsidR="00645015" w:rsidRDefault="00110505" w:rsidP="00645015">
            <w:proofErr w:type="spellStart"/>
            <w:r>
              <w:t>Czech</w:t>
            </w:r>
            <w:proofErr w:type="spellEnd"/>
          </w:p>
        </w:tc>
      </w:tr>
      <w:tr w:rsidR="00645015" w14:paraId="15DEF541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07F884E" w14:textId="47657918" w:rsidR="00645015" w:rsidRDefault="00645015" w:rsidP="00645015">
            <w:r w:rsidRPr="000D3D9F">
              <w:t>chi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379CCFDC" w14:textId="2071576D" w:rsidR="00645015" w:rsidRDefault="00110505" w:rsidP="00645015">
            <w:proofErr w:type="spellStart"/>
            <w:r>
              <w:t>Chinese</w:t>
            </w:r>
            <w:proofErr w:type="spellEnd"/>
          </w:p>
        </w:tc>
      </w:tr>
      <w:tr w:rsidR="00645015" w14:paraId="4D5A1AB5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257384C0" w14:textId="21FCFFA1" w:rsidR="00645015" w:rsidRDefault="00645015" w:rsidP="00645015">
            <w:proofErr w:type="spellStart"/>
            <w:r w:rsidRPr="000D3D9F">
              <w:t>jap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5BB86DD3" w14:textId="639E39E3" w:rsidR="00645015" w:rsidRDefault="00110505" w:rsidP="00645015">
            <w:proofErr w:type="spellStart"/>
            <w:r>
              <w:t>Japanese</w:t>
            </w:r>
            <w:proofErr w:type="spellEnd"/>
          </w:p>
        </w:tc>
      </w:tr>
      <w:tr w:rsidR="00645015" w14:paraId="1F1E8C01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4BF708B" w14:textId="2CB99AA1" w:rsidR="00645015" w:rsidRDefault="00645015" w:rsidP="00645015">
            <w:r w:rsidRPr="000D3D9F">
              <w:t>kor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0F4D2F5C" w14:textId="5875DC5E" w:rsidR="00645015" w:rsidRDefault="00110505" w:rsidP="00645015">
            <w:r>
              <w:t>Korean</w:t>
            </w:r>
          </w:p>
        </w:tc>
      </w:tr>
      <w:tr w:rsidR="00645015" w14:paraId="74728DFE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599E5EB9" w14:textId="7E162670" w:rsidR="00645015" w:rsidRDefault="00645015" w:rsidP="00645015">
            <w:proofErr w:type="spellStart"/>
            <w:r w:rsidRPr="000D3D9F">
              <w:t>tha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2BA4CD21" w14:textId="78B2CF91" w:rsidR="00645015" w:rsidRDefault="00110505" w:rsidP="00645015">
            <w:r>
              <w:t>Thai</w:t>
            </w:r>
          </w:p>
        </w:tc>
      </w:tr>
      <w:tr w:rsidR="00645015" w14:paraId="7E11FEC5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32D6216" w14:textId="1367CF25" w:rsidR="00645015" w:rsidRPr="000D3D9F" w:rsidRDefault="00645015" w:rsidP="00645015">
            <w:proofErr w:type="spellStart"/>
            <w:r w:rsidRPr="000D3D9F">
              <w:t>swa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F189B7E" w14:textId="54525D12" w:rsidR="00645015" w:rsidRPr="000D3D9F" w:rsidRDefault="00110505" w:rsidP="00645015">
            <w:r>
              <w:t>S</w:t>
            </w:r>
            <w:r w:rsidR="00645015" w:rsidRPr="000D3D9F">
              <w:t>wahili</w:t>
            </w:r>
          </w:p>
        </w:tc>
      </w:tr>
      <w:tr w:rsidR="00645015" w14:paraId="50CB2F5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873C936" w14:textId="1DE36550" w:rsidR="00645015" w:rsidRPr="000D3D9F" w:rsidRDefault="00645015" w:rsidP="00645015">
            <w:r w:rsidRPr="000D3D9F">
              <w:t>ara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CFAE90B" w14:textId="5F11FB1C" w:rsidR="00645015" w:rsidRPr="000D3D9F" w:rsidRDefault="00110505" w:rsidP="00645015">
            <w:proofErr w:type="spellStart"/>
            <w:r>
              <w:t>Arabic</w:t>
            </w:r>
            <w:proofErr w:type="spellEnd"/>
          </w:p>
        </w:tc>
      </w:tr>
    </w:tbl>
    <w:p w14:paraId="1E89C68E" w14:textId="77777777" w:rsidR="007512B6" w:rsidRDefault="007512B6" w:rsidP="0064501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5"/>
        <w:gridCol w:w="2009"/>
      </w:tblGrid>
      <w:tr w:rsidR="007512B6" w:rsidRPr="007512B6" w14:paraId="62FC7376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4CEFCC12" w14:textId="28859E9F" w:rsidR="007512B6" w:rsidRPr="007512B6" w:rsidRDefault="00134472" w:rsidP="009A2626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26749ECA" w14:textId="04D91609" w:rsidR="007512B6" w:rsidRPr="007512B6" w:rsidRDefault="00134472" w:rsidP="009A2626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Language </w:t>
            </w:r>
            <w:proofErr w:type="spellStart"/>
            <w:r>
              <w:rPr>
                <w:b/>
                <w:bCs/>
              </w:rPr>
              <w:t>group</w:t>
            </w:r>
            <w:proofErr w:type="spellEnd"/>
          </w:p>
        </w:tc>
      </w:tr>
      <w:tr w:rsidR="007512B6" w:rsidRPr="000D3D9F" w14:paraId="30C9574A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45CB01F2" w14:textId="77777777" w:rsidR="007512B6" w:rsidRPr="000D3D9F" w:rsidRDefault="007512B6" w:rsidP="009A2626">
            <w:proofErr w:type="spellStart"/>
            <w:r w:rsidRPr="000D3D9F">
              <w:t>smi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18167669" w14:textId="4C575CEE" w:rsidR="007512B6" w:rsidRPr="000D3D9F" w:rsidRDefault="00110505" w:rsidP="009A2626">
            <w:r>
              <w:t xml:space="preserve">Sami </w:t>
            </w:r>
            <w:proofErr w:type="spellStart"/>
            <w:r>
              <w:t>languages</w:t>
            </w:r>
            <w:proofErr w:type="spellEnd"/>
          </w:p>
        </w:tc>
      </w:tr>
      <w:tr w:rsidR="007512B6" w:rsidRPr="000D3D9F" w14:paraId="264161DD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7266DC0" w14:textId="77777777" w:rsidR="007512B6" w:rsidRPr="000D3D9F" w:rsidRDefault="007512B6" w:rsidP="009A2626">
            <w:proofErr w:type="spellStart"/>
            <w:r w:rsidRPr="000D3D9F">
              <w:t>sla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584D3D9C" w14:textId="0B6C1467" w:rsidR="007512B6" w:rsidRPr="000D3D9F" w:rsidRDefault="00110505" w:rsidP="009A2626">
            <w:proofErr w:type="spellStart"/>
            <w:r>
              <w:t>Slavic</w:t>
            </w:r>
            <w:proofErr w:type="spellEnd"/>
            <w:r>
              <w:t xml:space="preserve"> </w:t>
            </w:r>
            <w:proofErr w:type="spellStart"/>
            <w:r>
              <w:t>languages</w:t>
            </w:r>
            <w:proofErr w:type="spellEnd"/>
          </w:p>
        </w:tc>
      </w:tr>
      <w:tr w:rsidR="007512B6" w:rsidRPr="000D3D9F" w14:paraId="0B9CA0B4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5542D1C" w14:textId="77777777" w:rsidR="007512B6" w:rsidRPr="000D3D9F" w:rsidRDefault="007512B6" w:rsidP="009A2626">
            <w:proofErr w:type="spellStart"/>
            <w:r w:rsidRPr="000D3D9F">
              <w:t>afa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79534C22" w14:textId="46969371" w:rsidR="007512B6" w:rsidRPr="000D3D9F" w:rsidRDefault="00110505" w:rsidP="009A2626">
            <w:r>
              <w:t>A</w:t>
            </w:r>
            <w:r w:rsidR="007512B6" w:rsidRPr="000D3D9F">
              <w:t>fro-</w:t>
            </w:r>
            <w:proofErr w:type="spellStart"/>
            <w:r w:rsidR="007512B6" w:rsidRPr="000D3D9F">
              <w:t>asia</w:t>
            </w:r>
            <w:r>
              <w:t>n</w:t>
            </w:r>
            <w:proofErr w:type="spellEnd"/>
            <w:r w:rsidR="00815F36">
              <w:t xml:space="preserve"> </w:t>
            </w:r>
            <w:proofErr w:type="spellStart"/>
            <w:r w:rsidR="00815F36">
              <w:t>languages</w:t>
            </w:r>
            <w:proofErr w:type="spellEnd"/>
          </w:p>
        </w:tc>
      </w:tr>
      <w:tr w:rsidR="007512B6" w:rsidRPr="000D3D9F" w14:paraId="68E3806B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2CDBFAF" w14:textId="77777777" w:rsidR="007512B6" w:rsidRPr="000D3D9F" w:rsidRDefault="007512B6" w:rsidP="009A2626">
            <w:proofErr w:type="spellStart"/>
            <w:r>
              <w:t>aus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7A3F4914" w14:textId="5E2A3A27" w:rsidR="007512B6" w:rsidRPr="000D3D9F" w:rsidRDefault="00815F36" w:rsidP="009A2626">
            <w:proofErr w:type="spellStart"/>
            <w:r>
              <w:t>Australian</w:t>
            </w:r>
            <w:proofErr w:type="spellEnd"/>
            <w:r>
              <w:t xml:space="preserve"> </w:t>
            </w:r>
            <w:proofErr w:type="spellStart"/>
            <w:r>
              <w:t>languages</w:t>
            </w:r>
            <w:proofErr w:type="spellEnd"/>
          </w:p>
        </w:tc>
      </w:tr>
      <w:tr w:rsidR="007512B6" w14:paraId="2D3210E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7AC28852" w14:textId="77777777" w:rsidR="007512B6" w:rsidRDefault="007512B6" w:rsidP="009A2626">
            <w:r>
              <w:t>unk</w:t>
            </w:r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13F4B0DF" w14:textId="11C975A8" w:rsidR="007512B6" w:rsidRDefault="00815F36" w:rsidP="009A2626">
            <w:r>
              <w:t xml:space="preserve">Unknown </w:t>
            </w:r>
            <w:proofErr w:type="spellStart"/>
            <w:r>
              <w:t>language</w:t>
            </w:r>
            <w:proofErr w:type="spellEnd"/>
          </w:p>
        </w:tc>
      </w:tr>
    </w:tbl>
    <w:p w14:paraId="6F87BF83" w14:textId="77777777" w:rsidR="007512B6" w:rsidRDefault="007512B6" w:rsidP="00645015"/>
    <w:sectPr w:rsidR="007512B6" w:rsidSect="00AF78B3">
      <w:headerReference w:type="first" r:id="rId14"/>
      <w:pgSz w:w="11906" w:h="16838" w:code="9"/>
      <w:pgMar w:top="1418" w:right="1418" w:bottom="1418" w:left="1418" w:header="510" w:footer="510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Christina Tånnander" w:date="2025-02-24T11:22:00Z" w:initials="CT">
    <w:p w14:paraId="70D1AFD0" w14:textId="77777777" w:rsidR="000E6FBD" w:rsidRDefault="000E6FBD" w:rsidP="000E6FBD">
      <w:pPr>
        <w:pStyle w:val="CommentText"/>
      </w:pPr>
      <w:r>
        <w:rPr>
          <w:rStyle w:val="CommentReference"/>
        </w:rPr>
        <w:annotationRef/>
      </w:r>
      <w:r>
        <w:t>Not sure it will be exe file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0D1AFD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452E54EA" w16cex:dateUtc="2025-02-24T10:2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0D1AFD0" w16cid:durableId="452E54E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065DBEA" w14:textId="77777777" w:rsidR="00105E44" w:rsidRDefault="00105E44" w:rsidP="00011CDB">
      <w:pPr>
        <w:spacing w:after="0" w:line="240" w:lineRule="auto"/>
      </w:pPr>
      <w:r>
        <w:separator/>
      </w:r>
    </w:p>
  </w:endnote>
  <w:endnote w:type="continuationSeparator" w:id="0">
    <w:p w14:paraId="622CB227" w14:textId="77777777" w:rsidR="00105E44" w:rsidRDefault="00105E44" w:rsidP="00011C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F06672" w14:textId="77777777" w:rsidR="00105E44" w:rsidRDefault="00105E44" w:rsidP="00011CDB">
      <w:pPr>
        <w:spacing w:after="0" w:line="240" w:lineRule="auto"/>
      </w:pPr>
      <w:r>
        <w:separator/>
      </w:r>
    </w:p>
  </w:footnote>
  <w:footnote w:type="continuationSeparator" w:id="0">
    <w:p w14:paraId="310E88D7" w14:textId="77777777" w:rsidR="00105E44" w:rsidRDefault="00105E44" w:rsidP="00011CD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09E7DB" w14:textId="77777777" w:rsidR="00612C36" w:rsidRDefault="00612C36" w:rsidP="00612C36">
    <w:pPr>
      <w:pStyle w:val="Header"/>
      <w:ind w:left="-88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209B4"/>
    <w:multiLevelType w:val="multilevel"/>
    <w:tmpl w:val="1A58201A"/>
    <w:styleLink w:val="Formatmall4"/>
    <w:lvl w:ilvl="0">
      <w:start w:val="1"/>
      <w:numFmt w:val="decimal"/>
      <w:lvlText w:val="%1"/>
      <w:lvlJc w:val="left"/>
      <w:pPr>
        <w:ind w:left="851" w:hanging="851"/>
      </w:pPr>
      <w:rPr>
        <w:rFonts w:ascii="Arial" w:hAnsi="Arial" w:hint="default"/>
        <w:b/>
        <w:sz w:val="26"/>
      </w:rPr>
    </w:lvl>
    <w:lvl w:ilvl="1">
      <w:start w:val="1"/>
      <w:numFmt w:val="decimal"/>
      <w:lvlText w:val="%1.%2"/>
      <w:lvlJc w:val="left"/>
      <w:pPr>
        <w:ind w:left="851" w:hanging="851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1" w15:restartNumberingAfterBreak="0">
    <w:nsid w:val="0E9053CF"/>
    <w:multiLevelType w:val="hybridMultilevel"/>
    <w:tmpl w:val="69D0E532"/>
    <w:lvl w:ilvl="0" w:tplc="6C349E96"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1264F2"/>
    <w:multiLevelType w:val="hybridMultilevel"/>
    <w:tmpl w:val="48C62814"/>
    <w:lvl w:ilvl="0" w:tplc="0540B708">
      <w:start w:val="1"/>
      <w:numFmt w:val="decimal"/>
      <w:pStyle w:val="ListBullet2"/>
      <w:lvlText w:val="%1."/>
      <w:lvlJc w:val="left"/>
      <w:pPr>
        <w:ind w:left="360" w:hanging="360"/>
      </w:pPr>
      <w:rPr>
        <w:rFonts w:ascii="Calibri" w:hAnsi="Calibri" w:hint="default"/>
        <w:b w:val="0"/>
        <w:i w:val="0"/>
        <w:sz w:val="22"/>
      </w:rPr>
    </w:lvl>
    <w:lvl w:ilvl="1" w:tplc="041D0019" w:tentative="1">
      <w:start w:val="1"/>
      <w:numFmt w:val="lowerLetter"/>
      <w:lvlText w:val="%2."/>
      <w:lvlJc w:val="left"/>
      <w:pPr>
        <w:ind w:left="1458" w:hanging="360"/>
      </w:pPr>
    </w:lvl>
    <w:lvl w:ilvl="2" w:tplc="041D001B" w:tentative="1">
      <w:start w:val="1"/>
      <w:numFmt w:val="lowerRoman"/>
      <w:lvlText w:val="%3."/>
      <w:lvlJc w:val="right"/>
      <w:pPr>
        <w:ind w:left="2178" w:hanging="180"/>
      </w:pPr>
    </w:lvl>
    <w:lvl w:ilvl="3" w:tplc="041D000F" w:tentative="1">
      <w:start w:val="1"/>
      <w:numFmt w:val="decimal"/>
      <w:lvlText w:val="%4."/>
      <w:lvlJc w:val="left"/>
      <w:pPr>
        <w:ind w:left="2898" w:hanging="360"/>
      </w:pPr>
    </w:lvl>
    <w:lvl w:ilvl="4" w:tplc="041D0019" w:tentative="1">
      <w:start w:val="1"/>
      <w:numFmt w:val="lowerLetter"/>
      <w:lvlText w:val="%5."/>
      <w:lvlJc w:val="left"/>
      <w:pPr>
        <w:ind w:left="3618" w:hanging="360"/>
      </w:pPr>
    </w:lvl>
    <w:lvl w:ilvl="5" w:tplc="041D001B" w:tentative="1">
      <w:start w:val="1"/>
      <w:numFmt w:val="lowerRoman"/>
      <w:lvlText w:val="%6."/>
      <w:lvlJc w:val="right"/>
      <w:pPr>
        <w:ind w:left="4338" w:hanging="180"/>
      </w:pPr>
    </w:lvl>
    <w:lvl w:ilvl="6" w:tplc="041D000F" w:tentative="1">
      <w:start w:val="1"/>
      <w:numFmt w:val="decimal"/>
      <w:lvlText w:val="%7."/>
      <w:lvlJc w:val="left"/>
      <w:pPr>
        <w:ind w:left="5058" w:hanging="360"/>
      </w:pPr>
    </w:lvl>
    <w:lvl w:ilvl="7" w:tplc="041D0019" w:tentative="1">
      <w:start w:val="1"/>
      <w:numFmt w:val="lowerLetter"/>
      <w:lvlText w:val="%8."/>
      <w:lvlJc w:val="left"/>
      <w:pPr>
        <w:ind w:left="5778" w:hanging="360"/>
      </w:pPr>
    </w:lvl>
    <w:lvl w:ilvl="8" w:tplc="041D001B" w:tentative="1">
      <w:start w:val="1"/>
      <w:numFmt w:val="lowerRoman"/>
      <w:lvlText w:val="%9."/>
      <w:lvlJc w:val="right"/>
      <w:pPr>
        <w:ind w:left="6498" w:hanging="180"/>
      </w:pPr>
    </w:lvl>
  </w:abstractNum>
  <w:abstractNum w:abstractNumId="3" w15:restartNumberingAfterBreak="0">
    <w:nsid w:val="19341BE6"/>
    <w:multiLevelType w:val="multilevel"/>
    <w:tmpl w:val="0C209FBC"/>
    <w:styleLink w:val="Style1"/>
    <w:lvl w:ilvl="0">
      <w:start w:val="1"/>
      <w:numFmt w:val="decimal"/>
      <w:pStyle w:val="ListParagraph"/>
      <w:suff w:val="nothing"/>
      <w:lvlText w:val="%1 "/>
      <w:lvlJc w:val="left"/>
      <w:pPr>
        <w:ind w:left="720" w:hanging="720"/>
      </w:pPr>
      <w:rPr>
        <w:rFonts w:ascii="Arial" w:hAnsi="Arial" w:hint="default"/>
        <w:b/>
        <w:sz w:val="26"/>
      </w:rPr>
    </w:lvl>
    <w:lvl w:ilvl="1">
      <w:start w:val="1"/>
      <w:numFmt w:val="decimal"/>
      <w:suff w:val="nothing"/>
      <w:lvlText w:val="%1.%2 "/>
      <w:lvlJc w:val="left"/>
      <w:pPr>
        <w:ind w:left="1080" w:hanging="1080"/>
      </w:pPr>
      <w:rPr>
        <w:rFonts w:ascii="Arial" w:hAnsi="Arial" w:hint="default"/>
        <w:b/>
        <w:sz w:val="22"/>
      </w:rPr>
    </w:lvl>
    <w:lvl w:ilvl="2">
      <w:start w:val="1"/>
      <w:numFmt w:val="lowerRoman"/>
      <w:lvlText w:val="%3)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80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1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0" w:hanging="360"/>
      </w:pPr>
      <w:rPr>
        <w:rFonts w:hint="default"/>
      </w:rPr>
    </w:lvl>
  </w:abstractNum>
  <w:abstractNum w:abstractNumId="4" w15:restartNumberingAfterBreak="0">
    <w:nsid w:val="206A2F6D"/>
    <w:multiLevelType w:val="hybridMultilevel"/>
    <w:tmpl w:val="34F65392"/>
    <w:lvl w:ilvl="0" w:tplc="D6C2853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1D780A"/>
    <w:multiLevelType w:val="hybridMultilevel"/>
    <w:tmpl w:val="AFDE75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3F01AA"/>
    <w:multiLevelType w:val="multilevel"/>
    <w:tmpl w:val="06C89546"/>
    <w:styleLink w:val="Formatmall10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36D84099"/>
    <w:multiLevelType w:val="multilevel"/>
    <w:tmpl w:val="41B8A794"/>
    <w:styleLink w:val="Formatmall2"/>
    <w:lvl w:ilvl="0">
      <w:start w:val="1"/>
      <w:numFmt w:val="decimal"/>
      <w:suff w:val="space"/>
      <w:lvlText w:val="%1"/>
      <w:lvlJc w:val="left"/>
      <w:pPr>
        <w:ind w:left="720" w:hanging="36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"/>
      <w:lvlJc w:val="left"/>
      <w:pPr>
        <w:ind w:left="1080" w:hanging="723"/>
      </w:pPr>
      <w:rPr>
        <w:rFonts w:ascii="Arial" w:hAnsi="Arial" w:hint="default"/>
        <w:b/>
        <w:i w:val="0"/>
        <w:sz w:val="22"/>
      </w:rPr>
    </w:lvl>
    <w:lvl w:ilvl="2">
      <w:start w:val="1"/>
      <w:numFmt w:val="lowerRoman"/>
      <w:lvlText w:val="%3)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80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1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0" w:hanging="360"/>
      </w:pPr>
      <w:rPr>
        <w:rFonts w:hint="default"/>
      </w:rPr>
    </w:lvl>
  </w:abstractNum>
  <w:abstractNum w:abstractNumId="8" w15:restartNumberingAfterBreak="0">
    <w:nsid w:val="50F92049"/>
    <w:multiLevelType w:val="hybridMultilevel"/>
    <w:tmpl w:val="7CB003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11F6058"/>
    <w:multiLevelType w:val="multilevel"/>
    <w:tmpl w:val="06C89546"/>
    <w:styleLink w:val="Formatmall9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0" w15:restartNumberingAfterBreak="0">
    <w:nsid w:val="56A54E14"/>
    <w:multiLevelType w:val="multilevel"/>
    <w:tmpl w:val="CB54DBEE"/>
    <w:styleLink w:val="Formatmall7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65EC5F26"/>
    <w:multiLevelType w:val="multilevel"/>
    <w:tmpl w:val="76AC33B4"/>
    <w:lvl w:ilvl="0">
      <w:start w:val="1"/>
      <w:numFmt w:val="bullet"/>
      <w:pStyle w:val="ListBullet"/>
      <w:lvlText w:val="•"/>
      <w:lvlJc w:val="left"/>
      <w:pPr>
        <w:ind w:left="366" w:hanging="360"/>
      </w:pPr>
      <w:rPr>
        <w:rFonts w:ascii="Times New Roman" w:hAnsi="Times New Roman" w:cs="Times New Roman" w:hint="default"/>
        <w:color w:val="auto"/>
        <w:sz w:val="22"/>
      </w:rPr>
    </w:lvl>
    <w:lvl w:ilvl="1">
      <w:start w:val="1"/>
      <w:numFmt w:val="bullet"/>
      <w:pStyle w:val="Punktlista1"/>
      <w:lvlText w:val="-"/>
      <w:lvlJc w:val="left"/>
      <w:pPr>
        <w:ind w:left="930" w:hanging="25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B9806DB"/>
    <w:multiLevelType w:val="multilevel"/>
    <w:tmpl w:val="06C89546"/>
    <w:lvl w:ilvl="0">
      <w:start w:val="1"/>
      <w:numFmt w:val="decimal"/>
      <w:pStyle w:val="NumRubrik1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pStyle w:val="NumRubrik2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pStyle w:val="NumRubrik3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NumRubrik4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6D5F18E8"/>
    <w:multiLevelType w:val="multilevel"/>
    <w:tmpl w:val="6E2E4A52"/>
    <w:styleLink w:val="Formatmall6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73C06493"/>
    <w:multiLevelType w:val="multilevel"/>
    <w:tmpl w:val="06C89546"/>
    <w:styleLink w:val="Formatmall8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74EA762E"/>
    <w:multiLevelType w:val="hybridMultilevel"/>
    <w:tmpl w:val="49F0E5C6"/>
    <w:lvl w:ilvl="0" w:tplc="9E6C1348">
      <w:start w:val="1"/>
      <w:numFmt w:val="decimal"/>
      <w:pStyle w:val="ListBullet3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1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6015FC2"/>
    <w:multiLevelType w:val="multilevel"/>
    <w:tmpl w:val="1A58201A"/>
    <w:styleLink w:val="Formatmall5"/>
    <w:lvl w:ilvl="0">
      <w:start w:val="1"/>
      <w:numFmt w:val="decimal"/>
      <w:lvlText w:val="%1"/>
      <w:lvlJc w:val="left"/>
      <w:pPr>
        <w:ind w:left="851" w:hanging="851"/>
      </w:pPr>
      <w:rPr>
        <w:rFonts w:ascii="Arial" w:hAnsi="Arial" w:hint="default"/>
        <w:b/>
        <w:sz w:val="26"/>
      </w:rPr>
    </w:lvl>
    <w:lvl w:ilvl="1">
      <w:start w:val="1"/>
      <w:numFmt w:val="decimal"/>
      <w:lvlText w:val="%1.%2"/>
      <w:lvlJc w:val="left"/>
      <w:pPr>
        <w:ind w:left="851" w:hanging="851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17" w15:restartNumberingAfterBreak="0">
    <w:nsid w:val="78A77D81"/>
    <w:multiLevelType w:val="multilevel"/>
    <w:tmpl w:val="829C2EC0"/>
    <w:styleLink w:val="Formatmall1"/>
    <w:lvl w:ilvl="0">
      <w:start w:val="1"/>
      <w:numFmt w:val="decimal"/>
      <w:suff w:val="space"/>
      <w:lvlText w:val="%1"/>
      <w:lvlJc w:val="left"/>
      <w:pPr>
        <w:ind w:left="360" w:hanging="36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"/>
      <w:lvlJc w:val="left"/>
      <w:pPr>
        <w:ind w:left="1440" w:hanging="144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8" w15:restartNumberingAfterBreak="0">
    <w:nsid w:val="7E001824"/>
    <w:multiLevelType w:val="multilevel"/>
    <w:tmpl w:val="8034EFB2"/>
    <w:styleLink w:val="Formatmall3"/>
    <w:lvl w:ilvl="0">
      <w:start w:val="1"/>
      <w:numFmt w:val="bullet"/>
      <w:lvlText w:val="●"/>
      <w:lvlJc w:val="left"/>
      <w:pPr>
        <w:ind w:left="644" w:hanging="360"/>
      </w:pPr>
      <w:rPr>
        <w:rFonts w:ascii="Arial" w:hAnsi="Arial" w:cs="Times New Roman" w:hint="default"/>
        <w:color w:val="auto"/>
        <w:sz w:val="22"/>
      </w:rPr>
    </w:lvl>
    <w:lvl w:ilvl="1">
      <w:start w:val="1"/>
      <w:numFmt w:val="bullet"/>
      <w:lvlText w:val="-"/>
      <w:lvlJc w:val="left"/>
      <w:pPr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12148557">
    <w:abstractNumId w:val="17"/>
  </w:num>
  <w:num w:numId="2" w16cid:durableId="729811035">
    <w:abstractNumId w:val="7"/>
  </w:num>
  <w:num w:numId="3" w16cid:durableId="73597300">
    <w:abstractNumId w:val="18"/>
  </w:num>
  <w:num w:numId="4" w16cid:durableId="1278440306">
    <w:abstractNumId w:val="11"/>
  </w:num>
  <w:num w:numId="5" w16cid:durableId="2106728598">
    <w:abstractNumId w:val="3"/>
  </w:num>
  <w:num w:numId="6" w16cid:durableId="1239558347">
    <w:abstractNumId w:val="0"/>
  </w:num>
  <w:num w:numId="7" w16cid:durableId="817579413">
    <w:abstractNumId w:val="16"/>
  </w:num>
  <w:num w:numId="8" w16cid:durableId="491877211">
    <w:abstractNumId w:val="15"/>
  </w:num>
  <w:num w:numId="9" w16cid:durableId="1770085011">
    <w:abstractNumId w:val="2"/>
  </w:num>
  <w:num w:numId="10" w16cid:durableId="1501578705">
    <w:abstractNumId w:val="13"/>
  </w:num>
  <w:num w:numId="11" w16cid:durableId="810293794">
    <w:abstractNumId w:val="10"/>
  </w:num>
  <w:num w:numId="12" w16cid:durableId="1832402110">
    <w:abstractNumId w:val="12"/>
  </w:num>
  <w:num w:numId="13" w16cid:durableId="1098257837">
    <w:abstractNumId w:val="14"/>
  </w:num>
  <w:num w:numId="14" w16cid:durableId="1724058617">
    <w:abstractNumId w:val="9"/>
  </w:num>
  <w:num w:numId="15" w16cid:durableId="542444617">
    <w:abstractNumId w:val="6"/>
  </w:num>
  <w:num w:numId="16" w16cid:durableId="1372876992">
    <w:abstractNumId w:val="3"/>
  </w:num>
  <w:num w:numId="17" w16cid:durableId="1430352218">
    <w:abstractNumId w:val="8"/>
  </w:num>
  <w:num w:numId="18" w16cid:durableId="735468534">
    <w:abstractNumId w:val="5"/>
  </w:num>
  <w:num w:numId="19" w16cid:durableId="1701323854">
    <w:abstractNumId w:val="4"/>
  </w:num>
  <w:num w:numId="20" w16cid:durableId="1897159340">
    <w:abstractNumId w:val="1"/>
  </w:num>
  <w:numIdMacAtCleanup w:val="20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ristina Tånnander">
    <w15:presenceInfo w15:providerId="AD" w15:userId="S::Christina.Tannander@mtm.se::b8747eae-01cf-42e7-95e8-de14ec53669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1304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2801"/>
    <w:rsid w:val="0001180C"/>
    <w:rsid w:val="00011CDB"/>
    <w:rsid w:val="00035E35"/>
    <w:rsid w:val="00050939"/>
    <w:rsid w:val="00050E36"/>
    <w:rsid w:val="000A2C77"/>
    <w:rsid w:val="000C4105"/>
    <w:rsid w:val="000E6FBD"/>
    <w:rsid w:val="000F65BE"/>
    <w:rsid w:val="00105E44"/>
    <w:rsid w:val="00110505"/>
    <w:rsid w:val="00134472"/>
    <w:rsid w:val="001374FF"/>
    <w:rsid w:val="0015017F"/>
    <w:rsid w:val="00160C68"/>
    <w:rsid w:val="00183218"/>
    <w:rsid w:val="00194508"/>
    <w:rsid w:val="001B53AE"/>
    <w:rsid w:val="001B53E0"/>
    <w:rsid w:val="001F2366"/>
    <w:rsid w:val="001F33CB"/>
    <w:rsid w:val="002037D2"/>
    <w:rsid w:val="00213405"/>
    <w:rsid w:val="002202BB"/>
    <w:rsid w:val="0024232B"/>
    <w:rsid w:val="00250E25"/>
    <w:rsid w:val="002522DF"/>
    <w:rsid w:val="0028766F"/>
    <w:rsid w:val="00290790"/>
    <w:rsid w:val="00290D4A"/>
    <w:rsid w:val="002A7716"/>
    <w:rsid w:val="002F4842"/>
    <w:rsid w:val="002F4F5A"/>
    <w:rsid w:val="00300446"/>
    <w:rsid w:val="00307788"/>
    <w:rsid w:val="00320530"/>
    <w:rsid w:val="0034330B"/>
    <w:rsid w:val="0035302E"/>
    <w:rsid w:val="0035337D"/>
    <w:rsid w:val="0035466A"/>
    <w:rsid w:val="003572E7"/>
    <w:rsid w:val="00357DE8"/>
    <w:rsid w:val="003B1373"/>
    <w:rsid w:val="003C6789"/>
    <w:rsid w:val="003D066C"/>
    <w:rsid w:val="003D2207"/>
    <w:rsid w:val="004058DE"/>
    <w:rsid w:val="0041061F"/>
    <w:rsid w:val="004129BD"/>
    <w:rsid w:val="0042242C"/>
    <w:rsid w:val="00440DA9"/>
    <w:rsid w:val="004454AB"/>
    <w:rsid w:val="004536B4"/>
    <w:rsid w:val="00464A1C"/>
    <w:rsid w:val="00471B5A"/>
    <w:rsid w:val="00473077"/>
    <w:rsid w:val="00473F90"/>
    <w:rsid w:val="004966C7"/>
    <w:rsid w:val="004A0975"/>
    <w:rsid w:val="004A4875"/>
    <w:rsid w:val="004B290D"/>
    <w:rsid w:val="004C4B53"/>
    <w:rsid w:val="004C7085"/>
    <w:rsid w:val="004F0AD1"/>
    <w:rsid w:val="0051120F"/>
    <w:rsid w:val="00526734"/>
    <w:rsid w:val="00527467"/>
    <w:rsid w:val="00530046"/>
    <w:rsid w:val="00541193"/>
    <w:rsid w:val="005559FF"/>
    <w:rsid w:val="005840A0"/>
    <w:rsid w:val="00587291"/>
    <w:rsid w:val="005F0A23"/>
    <w:rsid w:val="005F6BDF"/>
    <w:rsid w:val="005F7461"/>
    <w:rsid w:val="00603E6B"/>
    <w:rsid w:val="00612C36"/>
    <w:rsid w:val="00630E8E"/>
    <w:rsid w:val="00642CE6"/>
    <w:rsid w:val="006442D1"/>
    <w:rsid w:val="00645015"/>
    <w:rsid w:val="00646691"/>
    <w:rsid w:val="00665B87"/>
    <w:rsid w:val="00673CA1"/>
    <w:rsid w:val="00685048"/>
    <w:rsid w:val="006B6BAF"/>
    <w:rsid w:val="006C5EFC"/>
    <w:rsid w:val="006D1A48"/>
    <w:rsid w:val="006D2777"/>
    <w:rsid w:val="007009F0"/>
    <w:rsid w:val="00750861"/>
    <w:rsid w:val="007512B6"/>
    <w:rsid w:val="00797400"/>
    <w:rsid w:val="007B15F0"/>
    <w:rsid w:val="007B261B"/>
    <w:rsid w:val="007C1B05"/>
    <w:rsid w:val="007C6AF2"/>
    <w:rsid w:val="007E2549"/>
    <w:rsid w:val="007E6B3C"/>
    <w:rsid w:val="00813C9F"/>
    <w:rsid w:val="00815F36"/>
    <w:rsid w:val="00830FAB"/>
    <w:rsid w:val="00833914"/>
    <w:rsid w:val="00863CF7"/>
    <w:rsid w:val="0087779C"/>
    <w:rsid w:val="00884F62"/>
    <w:rsid w:val="008903A6"/>
    <w:rsid w:val="008D2079"/>
    <w:rsid w:val="008D43E7"/>
    <w:rsid w:val="008F5079"/>
    <w:rsid w:val="00911D9B"/>
    <w:rsid w:val="00922F69"/>
    <w:rsid w:val="0093777F"/>
    <w:rsid w:val="00944AA6"/>
    <w:rsid w:val="009712A2"/>
    <w:rsid w:val="00975401"/>
    <w:rsid w:val="009A0E6C"/>
    <w:rsid w:val="009D098C"/>
    <w:rsid w:val="009D359B"/>
    <w:rsid w:val="00A2341B"/>
    <w:rsid w:val="00A4245B"/>
    <w:rsid w:val="00A51CA8"/>
    <w:rsid w:val="00A74429"/>
    <w:rsid w:val="00A96A88"/>
    <w:rsid w:val="00AA69ED"/>
    <w:rsid w:val="00AB4808"/>
    <w:rsid w:val="00AC6DC3"/>
    <w:rsid w:val="00AF6114"/>
    <w:rsid w:val="00AF78B3"/>
    <w:rsid w:val="00B15E57"/>
    <w:rsid w:val="00B211C3"/>
    <w:rsid w:val="00B536E7"/>
    <w:rsid w:val="00B55F04"/>
    <w:rsid w:val="00B56D7C"/>
    <w:rsid w:val="00B82473"/>
    <w:rsid w:val="00B83C0F"/>
    <w:rsid w:val="00B936F2"/>
    <w:rsid w:val="00BA3185"/>
    <w:rsid w:val="00BA5F7C"/>
    <w:rsid w:val="00BB0D02"/>
    <w:rsid w:val="00BB4993"/>
    <w:rsid w:val="00BC2801"/>
    <w:rsid w:val="00BC4C2B"/>
    <w:rsid w:val="00BC5A03"/>
    <w:rsid w:val="00BD04FC"/>
    <w:rsid w:val="00BD5EAB"/>
    <w:rsid w:val="00C01605"/>
    <w:rsid w:val="00C24BEB"/>
    <w:rsid w:val="00C2698A"/>
    <w:rsid w:val="00C41B80"/>
    <w:rsid w:val="00C52F25"/>
    <w:rsid w:val="00C53335"/>
    <w:rsid w:val="00C536F4"/>
    <w:rsid w:val="00C5793E"/>
    <w:rsid w:val="00C74B50"/>
    <w:rsid w:val="00CB1008"/>
    <w:rsid w:val="00CC4F49"/>
    <w:rsid w:val="00D0500C"/>
    <w:rsid w:val="00D22EBC"/>
    <w:rsid w:val="00D27FFC"/>
    <w:rsid w:val="00D35CBF"/>
    <w:rsid w:val="00D56DC2"/>
    <w:rsid w:val="00D8143B"/>
    <w:rsid w:val="00D87868"/>
    <w:rsid w:val="00D913EF"/>
    <w:rsid w:val="00E074C1"/>
    <w:rsid w:val="00E11457"/>
    <w:rsid w:val="00E20EB9"/>
    <w:rsid w:val="00E6214C"/>
    <w:rsid w:val="00E66815"/>
    <w:rsid w:val="00E7035A"/>
    <w:rsid w:val="00E74DD4"/>
    <w:rsid w:val="00E86D6F"/>
    <w:rsid w:val="00E900A3"/>
    <w:rsid w:val="00E920E0"/>
    <w:rsid w:val="00E97D35"/>
    <w:rsid w:val="00EB2FA5"/>
    <w:rsid w:val="00EB3AB1"/>
    <w:rsid w:val="00ED16F8"/>
    <w:rsid w:val="00EE2843"/>
    <w:rsid w:val="00EE611D"/>
    <w:rsid w:val="00EF6195"/>
    <w:rsid w:val="00F0081E"/>
    <w:rsid w:val="00F03CBA"/>
    <w:rsid w:val="00F15C94"/>
    <w:rsid w:val="00F4301F"/>
    <w:rsid w:val="00F622D5"/>
    <w:rsid w:val="00F76F28"/>
    <w:rsid w:val="00F97B63"/>
    <w:rsid w:val="00FA75BC"/>
    <w:rsid w:val="00FD62C6"/>
    <w:rsid w:val="00FE46D6"/>
    <w:rsid w:val="00FF26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29E9B9D"/>
  <w15:chartTrackingRefBased/>
  <w15:docId w15:val="{77C3E4C1-C644-4247-AE1A-A524E2D4CE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sv-SE" w:eastAsia="en-US" w:bidi="ar-SA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 w:qFormat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500C"/>
    <w:pPr>
      <w:spacing w:after="120" w:line="264" w:lineRule="auto"/>
    </w:pPr>
    <w:rPr>
      <w:rFonts w:eastAsiaTheme="minorEastAsia"/>
      <w:kern w:val="0"/>
      <w:sz w:val="20"/>
      <w:szCs w:val="20"/>
    </w:rPr>
  </w:style>
  <w:style w:type="paragraph" w:styleId="Heading1">
    <w:name w:val="heading 1"/>
    <w:next w:val="Normal"/>
    <w:link w:val="Heading1Char"/>
    <w:uiPriority w:val="9"/>
    <w:qFormat/>
    <w:rsid w:val="004966C7"/>
    <w:pPr>
      <w:keepNext/>
      <w:keepLines/>
      <w:spacing w:before="240" w:after="60" w:line="270" w:lineRule="atLeast"/>
      <w:outlineLvl w:val="0"/>
    </w:pPr>
    <w:rPr>
      <w:rFonts w:ascii="Arial" w:eastAsiaTheme="majorEastAsia" w:hAnsi="Arial" w:cstheme="majorBidi"/>
      <w:b/>
      <w:bCs/>
      <w:sz w:val="27"/>
      <w:szCs w:val="28"/>
    </w:rPr>
  </w:style>
  <w:style w:type="paragraph" w:styleId="Heading2">
    <w:name w:val="heading 2"/>
    <w:next w:val="Normal"/>
    <w:link w:val="Heading2Char"/>
    <w:uiPriority w:val="9"/>
    <w:qFormat/>
    <w:rsid w:val="004966C7"/>
    <w:pPr>
      <w:keepNext/>
      <w:keepLines/>
      <w:spacing w:before="240" w:after="60" w:line="270" w:lineRule="atLeast"/>
      <w:outlineLvl w:val="1"/>
    </w:pPr>
    <w:rPr>
      <w:rFonts w:ascii="Arial" w:eastAsiaTheme="majorEastAsia" w:hAnsi="Arial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4966C7"/>
    <w:pPr>
      <w:keepNext/>
      <w:keepLines/>
      <w:spacing w:before="240" w:after="60"/>
      <w:outlineLvl w:val="2"/>
    </w:pPr>
    <w:rPr>
      <w:rFonts w:ascii="Arial" w:eastAsiaTheme="majorEastAsia" w:hAnsi="Arial" w:cstheme="majorBidi"/>
      <w:bCs/>
      <w:sz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966C7"/>
    <w:pPr>
      <w:keepNext/>
      <w:keepLines/>
      <w:spacing w:before="240" w:after="60"/>
      <w:outlineLvl w:val="3"/>
    </w:pPr>
    <w:rPr>
      <w:rFonts w:ascii="Arial" w:eastAsiaTheme="majorEastAsia" w:hAnsi="Arial" w:cstheme="majorBidi"/>
      <w:i/>
      <w:iCs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058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7B2A72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C280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C280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C280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C280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C5A0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5A03"/>
    <w:rPr>
      <w:rFonts w:ascii="Tahoma" w:hAnsi="Tahoma" w:cs="Tahoma"/>
      <w:sz w:val="16"/>
      <w:szCs w:val="16"/>
    </w:rPr>
  </w:style>
  <w:style w:type="numbering" w:customStyle="1" w:styleId="Formatmall1">
    <w:name w:val="Formatmall1"/>
    <w:uiPriority w:val="99"/>
    <w:rsid w:val="00BC5A03"/>
    <w:pPr>
      <w:numPr>
        <w:numId w:val="1"/>
      </w:numPr>
    </w:pPr>
  </w:style>
  <w:style w:type="numbering" w:customStyle="1" w:styleId="Formatmall2">
    <w:name w:val="Formatmall2"/>
    <w:uiPriority w:val="99"/>
    <w:rsid w:val="00BC5A03"/>
    <w:pPr>
      <w:numPr>
        <w:numId w:val="2"/>
      </w:numPr>
    </w:pPr>
  </w:style>
  <w:style w:type="numbering" w:customStyle="1" w:styleId="Formatmall3">
    <w:name w:val="Formatmall3"/>
    <w:uiPriority w:val="99"/>
    <w:rsid w:val="00BC5A03"/>
    <w:pPr>
      <w:numPr>
        <w:numId w:val="3"/>
      </w:numPr>
    </w:pPr>
  </w:style>
  <w:style w:type="character" w:styleId="Hyperlink">
    <w:name w:val="Hyperlink"/>
    <w:basedOn w:val="DefaultParagraphFont"/>
    <w:uiPriority w:val="99"/>
    <w:unhideWhenUsed/>
    <w:rsid w:val="00BC5A03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F97B63"/>
    <w:pPr>
      <w:spacing w:after="10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F97B6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97B63"/>
    <w:pPr>
      <w:spacing w:after="100"/>
      <w:ind w:left="440"/>
    </w:pPr>
    <w:rPr>
      <w:i/>
    </w:rPr>
  </w:style>
  <w:style w:type="paragraph" w:styleId="ListParagraph">
    <w:name w:val="List Paragraph"/>
    <w:basedOn w:val="Normal"/>
    <w:uiPriority w:val="34"/>
    <w:qFormat/>
    <w:rsid w:val="00EF6195"/>
    <w:pPr>
      <w:numPr>
        <w:numId w:val="16"/>
      </w:numPr>
      <w:spacing w:before="100" w:beforeAutospacing="1" w:after="100" w:afterAutospacing="1"/>
    </w:pPr>
    <w:rPr>
      <w:sz w:val="22"/>
      <w:szCs w:val="26"/>
    </w:rPr>
  </w:style>
  <w:style w:type="paragraph" w:styleId="ListNumber">
    <w:name w:val="List Number"/>
    <w:basedOn w:val="Heading1"/>
    <w:next w:val="NormalIndent"/>
    <w:uiPriority w:val="99"/>
    <w:rsid w:val="00471B5A"/>
  </w:style>
  <w:style w:type="paragraph" w:styleId="ListNumber2">
    <w:name w:val="List Number 2"/>
    <w:basedOn w:val="Heading2"/>
    <w:next w:val="NormalIndent"/>
    <w:uiPriority w:val="99"/>
    <w:rsid w:val="00471B5A"/>
  </w:style>
  <w:style w:type="paragraph" w:styleId="ListBullet">
    <w:name w:val="List Bullet"/>
    <w:basedOn w:val="Normal"/>
    <w:uiPriority w:val="99"/>
    <w:unhideWhenUsed/>
    <w:qFormat/>
    <w:rsid w:val="00D913EF"/>
    <w:pPr>
      <w:numPr>
        <w:numId w:val="4"/>
      </w:numPr>
      <w:spacing w:before="100" w:beforeAutospacing="1" w:after="100" w:afterAutospacing="1" w:line="240" w:lineRule="auto"/>
      <w:ind w:left="357" w:hanging="357"/>
      <w:contextualSpacing/>
    </w:pPr>
    <w:rPr>
      <w:lang w:val="en-US"/>
    </w:rPr>
  </w:style>
  <w:style w:type="paragraph" w:customStyle="1" w:styleId="Punktlista1">
    <w:name w:val="Punktlista 1"/>
    <w:basedOn w:val="ListBullet"/>
    <w:rsid w:val="00BC5A03"/>
    <w:pPr>
      <w:numPr>
        <w:ilvl w:val="1"/>
      </w:numPr>
    </w:pPr>
  </w:style>
  <w:style w:type="paragraph" w:styleId="ListBullet2">
    <w:name w:val="List Bullet 2"/>
    <w:basedOn w:val="Normal"/>
    <w:uiPriority w:val="99"/>
    <w:unhideWhenUsed/>
    <w:qFormat/>
    <w:rsid w:val="005840A0"/>
    <w:pPr>
      <w:numPr>
        <w:numId w:val="9"/>
      </w:numPr>
      <w:spacing w:before="100" w:beforeAutospacing="1" w:after="100" w:afterAutospacing="1" w:line="240" w:lineRule="auto"/>
      <w:contextualSpacing/>
    </w:pPr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4966C7"/>
    <w:rPr>
      <w:rFonts w:ascii="Arial" w:eastAsiaTheme="majorEastAsia" w:hAnsi="Arial" w:cstheme="majorBidi"/>
      <w:b/>
      <w:bCs/>
      <w:sz w:val="27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966C7"/>
    <w:rPr>
      <w:rFonts w:ascii="Arial" w:eastAsiaTheme="majorEastAsia" w:hAnsi="Arial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966C7"/>
    <w:rPr>
      <w:rFonts w:ascii="Arial" w:eastAsiaTheme="majorEastAsia" w:hAnsi="Arial" w:cstheme="majorBidi"/>
      <w:bCs/>
    </w:rPr>
  </w:style>
  <w:style w:type="paragraph" w:styleId="Footer">
    <w:name w:val="footer"/>
    <w:basedOn w:val="Normal"/>
    <w:link w:val="FooterChar"/>
    <w:uiPriority w:val="99"/>
    <w:unhideWhenUsed/>
    <w:rsid w:val="00AF78B3"/>
    <w:pPr>
      <w:tabs>
        <w:tab w:val="center" w:pos="4536"/>
        <w:tab w:val="right" w:pos="9072"/>
      </w:tabs>
      <w:spacing w:after="0" w:line="240" w:lineRule="auto"/>
    </w:pPr>
    <w:rPr>
      <w:sz w:val="18"/>
    </w:rPr>
  </w:style>
  <w:style w:type="character" w:customStyle="1" w:styleId="FooterChar">
    <w:name w:val="Footer Char"/>
    <w:basedOn w:val="DefaultParagraphFont"/>
    <w:link w:val="Footer"/>
    <w:uiPriority w:val="99"/>
    <w:rsid w:val="00AF78B3"/>
    <w:rPr>
      <w:rFonts w:ascii="Calibri" w:hAnsi="Calibri"/>
      <w:sz w:val="18"/>
    </w:rPr>
  </w:style>
  <w:style w:type="paragraph" w:styleId="Header">
    <w:name w:val="header"/>
    <w:basedOn w:val="Normal"/>
    <w:link w:val="HeaderChar"/>
    <w:uiPriority w:val="99"/>
    <w:unhideWhenUsed/>
    <w:rsid w:val="00AF78B3"/>
    <w:pPr>
      <w:tabs>
        <w:tab w:val="center" w:pos="4536"/>
        <w:tab w:val="right" w:pos="9072"/>
      </w:tabs>
    </w:pPr>
    <w:rPr>
      <w:color w:val="7F7F7F"/>
    </w:rPr>
  </w:style>
  <w:style w:type="character" w:customStyle="1" w:styleId="HeaderChar">
    <w:name w:val="Header Char"/>
    <w:basedOn w:val="DefaultParagraphFont"/>
    <w:link w:val="Header"/>
    <w:uiPriority w:val="99"/>
    <w:rsid w:val="00AF78B3"/>
    <w:rPr>
      <w:rFonts w:ascii="Calibri" w:hAnsi="Calibri"/>
      <w:color w:val="7F7F7F"/>
      <w:sz w:val="23"/>
    </w:rPr>
  </w:style>
  <w:style w:type="character" w:styleId="PageNumber">
    <w:name w:val="page number"/>
    <w:basedOn w:val="DefaultParagraphFont"/>
    <w:uiPriority w:val="99"/>
    <w:semiHidden/>
    <w:unhideWhenUsed/>
    <w:rsid w:val="00BC5A03"/>
    <w:rPr>
      <w:rFonts w:ascii="Arial" w:hAnsi="Arial"/>
      <w:color w:val="7F7F7F"/>
      <w:sz w:val="18"/>
    </w:rPr>
  </w:style>
  <w:style w:type="numbering" w:customStyle="1" w:styleId="Style1">
    <w:name w:val="Style1"/>
    <w:uiPriority w:val="99"/>
    <w:rsid w:val="00BC5A03"/>
    <w:pPr>
      <w:numPr>
        <w:numId w:val="5"/>
      </w:numPr>
    </w:pPr>
  </w:style>
  <w:style w:type="table" w:styleId="TableGrid">
    <w:name w:val="Table Grid"/>
    <w:basedOn w:val="TableNormal"/>
    <w:uiPriority w:val="59"/>
    <w:rsid w:val="00BC5A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el">
    <w:name w:val="Titel"/>
    <w:basedOn w:val="Heading1"/>
    <w:rsid w:val="00BC5A03"/>
    <w:pPr>
      <w:tabs>
        <w:tab w:val="right" w:leader="dot" w:pos="8493"/>
      </w:tabs>
    </w:pPr>
  </w:style>
  <w:style w:type="paragraph" w:styleId="ListNumber3">
    <w:name w:val="List Number 3"/>
    <w:basedOn w:val="Heading3"/>
    <w:next w:val="NormalIndent"/>
    <w:uiPriority w:val="99"/>
    <w:rsid w:val="00471B5A"/>
  </w:style>
  <w:style w:type="paragraph" w:styleId="NormalIndent">
    <w:name w:val="Normal Indent"/>
    <w:basedOn w:val="Normal"/>
    <w:uiPriority w:val="99"/>
    <w:semiHidden/>
    <w:unhideWhenUsed/>
    <w:qFormat/>
    <w:rsid w:val="009D359B"/>
    <w:pPr>
      <w:spacing w:line="240" w:lineRule="auto"/>
      <w:ind w:left="851"/>
    </w:pPr>
  </w:style>
  <w:style w:type="numbering" w:customStyle="1" w:styleId="Formatmall4">
    <w:name w:val="Formatmall4"/>
    <w:uiPriority w:val="99"/>
    <w:rsid w:val="00630E8E"/>
    <w:pPr>
      <w:numPr>
        <w:numId w:val="6"/>
      </w:numPr>
    </w:pPr>
  </w:style>
  <w:style w:type="numbering" w:customStyle="1" w:styleId="Formatmall5">
    <w:name w:val="Formatmall5"/>
    <w:uiPriority w:val="99"/>
    <w:rsid w:val="006442D1"/>
    <w:pPr>
      <w:numPr>
        <w:numId w:val="7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4966C7"/>
    <w:rPr>
      <w:rFonts w:ascii="Arial" w:eastAsiaTheme="majorEastAsia" w:hAnsi="Arial" w:cstheme="majorBidi"/>
      <w:i/>
      <w:iCs/>
    </w:rPr>
  </w:style>
  <w:style w:type="paragraph" w:styleId="ListNumber4">
    <w:name w:val="List Number 4"/>
    <w:basedOn w:val="Heading4"/>
    <w:next w:val="NormalIndent"/>
    <w:uiPriority w:val="99"/>
    <w:rsid w:val="00F622D5"/>
    <w:pPr>
      <w:contextualSpacing/>
    </w:pPr>
  </w:style>
  <w:style w:type="paragraph" w:styleId="ListBullet3">
    <w:name w:val="List Bullet 3"/>
    <w:basedOn w:val="Normal"/>
    <w:uiPriority w:val="99"/>
    <w:unhideWhenUsed/>
    <w:rsid w:val="00213405"/>
    <w:pPr>
      <w:numPr>
        <w:numId w:val="8"/>
      </w:numPr>
      <w:contextualSpacing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4058DE"/>
    <w:rPr>
      <w:rFonts w:asciiTheme="majorHAnsi" w:eastAsiaTheme="majorEastAsia" w:hAnsiTheme="majorHAnsi" w:cstheme="majorBidi"/>
      <w:color w:val="7B2A72" w:themeColor="accent1" w:themeShade="BF"/>
    </w:rPr>
  </w:style>
  <w:style w:type="paragraph" w:customStyle="1" w:styleId="NumRubrik1">
    <w:name w:val="Num Rubrik 1"/>
    <w:basedOn w:val="ListNumber"/>
    <w:next w:val="Normal"/>
    <w:uiPriority w:val="10"/>
    <w:qFormat/>
    <w:rsid w:val="00975401"/>
    <w:pPr>
      <w:numPr>
        <w:numId w:val="12"/>
      </w:numPr>
      <w:ind w:left="289" w:hanging="289"/>
    </w:pPr>
  </w:style>
  <w:style w:type="paragraph" w:customStyle="1" w:styleId="NumRubrik2">
    <w:name w:val="Num Rubrik 2"/>
    <w:basedOn w:val="ListNumber2"/>
    <w:next w:val="Normal"/>
    <w:uiPriority w:val="10"/>
    <w:qFormat/>
    <w:rsid w:val="007009F0"/>
    <w:pPr>
      <w:numPr>
        <w:ilvl w:val="1"/>
        <w:numId w:val="12"/>
      </w:numPr>
      <w:ind w:left="425" w:hanging="425"/>
    </w:pPr>
  </w:style>
  <w:style w:type="paragraph" w:customStyle="1" w:styleId="NumRubrik3">
    <w:name w:val="Num Rubrik 3"/>
    <w:basedOn w:val="ListNumber3"/>
    <w:next w:val="Normal"/>
    <w:uiPriority w:val="10"/>
    <w:qFormat/>
    <w:rsid w:val="00975401"/>
    <w:pPr>
      <w:numPr>
        <w:ilvl w:val="2"/>
        <w:numId w:val="12"/>
      </w:numPr>
      <w:ind w:left="612" w:hanging="612"/>
    </w:pPr>
  </w:style>
  <w:style w:type="paragraph" w:customStyle="1" w:styleId="NumRubrik4">
    <w:name w:val="Num Rubrik 4"/>
    <w:basedOn w:val="ListNumber4"/>
    <w:next w:val="Normal"/>
    <w:uiPriority w:val="10"/>
    <w:qFormat/>
    <w:rsid w:val="007E2549"/>
    <w:pPr>
      <w:numPr>
        <w:ilvl w:val="3"/>
        <w:numId w:val="12"/>
      </w:numPr>
      <w:ind w:left="794" w:hanging="794"/>
    </w:pPr>
  </w:style>
  <w:style w:type="numbering" w:customStyle="1" w:styleId="Formatmall6">
    <w:name w:val="Formatmall6"/>
    <w:uiPriority w:val="99"/>
    <w:rsid w:val="00F03CBA"/>
    <w:pPr>
      <w:numPr>
        <w:numId w:val="10"/>
      </w:numPr>
    </w:pPr>
  </w:style>
  <w:style w:type="numbering" w:customStyle="1" w:styleId="Formatmall7">
    <w:name w:val="Formatmall7"/>
    <w:uiPriority w:val="99"/>
    <w:rsid w:val="00F03CBA"/>
    <w:pPr>
      <w:numPr>
        <w:numId w:val="11"/>
      </w:numPr>
    </w:pPr>
  </w:style>
  <w:style w:type="paragraph" w:customStyle="1" w:styleId="NumRubrik5">
    <w:name w:val="Num Rubrik 5"/>
    <w:basedOn w:val="NumRubrik4"/>
    <w:next w:val="Normal"/>
    <w:uiPriority w:val="10"/>
    <w:qFormat/>
    <w:rsid w:val="004966C7"/>
    <w:pPr>
      <w:numPr>
        <w:ilvl w:val="0"/>
        <w:numId w:val="0"/>
      </w:numPr>
      <w:outlineLvl w:val="4"/>
    </w:pPr>
    <w:rPr>
      <w:sz w:val="19"/>
    </w:rPr>
  </w:style>
  <w:style w:type="numbering" w:customStyle="1" w:styleId="Formatmall8">
    <w:name w:val="Formatmall8"/>
    <w:uiPriority w:val="99"/>
    <w:rsid w:val="00C41B80"/>
    <w:pPr>
      <w:numPr>
        <w:numId w:val="13"/>
      </w:numPr>
    </w:pPr>
  </w:style>
  <w:style w:type="numbering" w:customStyle="1" w:styleId="Formatmall9">
    <w:name w:val="Formatmall9"/>
    <w:uiPriority w:val="99"/>
    <w:rsid w:val="00440DA9"/>
    <w:pPr>
      <w:numPr>
        <w:numId w:val="14"/>
      </w:numPr>
    </w:pPr>
  </w:style>
  <w:style w:type="numbering" w:customStyle="1" w:styleId="Formatmall10">
    <w:name w:val="Formatmall10"/>
    <w:uiPriority w:val="99"/>
    <w:rsid w:val="008D2079"/>
    <w:pPr>
      <w:numPr>
        <w:numId w:val="15"/>
      </w:numPr>
    </w:pPr>
  </w:style>
  <w:style w:type="character" w:customStyle="1" w:styleId="Heading6Char">
    <w:name w:val="Heading 6 Char"/>
    <w:basedOn w:val="DefaultParagraphFont"/>
    <w:link w:val="Heading6"/>
    <w:uiPriority w:val="9"/>
    <w:semiHidden/>
    <w:rsid w:val="00BC2801"/>
    <w:rPr>
      <w:rFonts w:eastAsiaTheme="majorEastAsia" w:cstheme="majorBidi"/>
      <w:i/>
      <w:iCs/>
      <w:color w:val="595959" w:themeColor="text1" w:themeTint="A6"/>
      <w:sz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C2801"/>
    <w:rPr>
      <w:rFonts w:eastAsiaTheme="majorEastAsia" w:cstheme="majorBidi"/>
      <w:color w:val="595959" w:themeColor="text1" w:themeTint="A6"/>
      <w:sz w:val="23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C2801"/>
    <w:rPr>
      <w:rFonts w:eastAsiaTheme="majorEastAsia" w:cstheme="majorBidi"/>
      <w:i/>
      <w:iCs/>
      <w:color w:val="272727" w:themeColor="text1" w:themeTint="D8"/>
      <w:sz w:val="23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C2801"/>
    <w:rPr>
      <w:rFonts w:eastAsiaTheme="majorEastAsia" w:cstheme="majorBidi"/>
      <w:color w:val="272727" w:themeColor="text1" w:themeTint="D8"/>
      <w:sz w:val="23"/>
    </w:rPr>
  </w:style>
  <w:style w:type="paragraph" w:styleId="Title">
    <w:name w:val="Title"/>
    <w:basedOn w:val="Normal"/>
    <w:next w:val="Normal"/>
    <w:link w:val="TitleChar"/>
    <w:uiPriority w:val="10"/>
    <w:qFormat/>
    <w:rsid w:val="00BC280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C280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C2801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C280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C280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C2801"/>
    <w:rPr>
      <w:rFonts w:ascii="Calibri" w:hAnsi="Calibri"/>
      <w:i/>
      <w:iCs/>
      <w:color w:val="404040" w:themeColor="text1" w:themeTint="BF"/>
      <w:sz w:val="23"/>
    </w:rPr>
  </w:style>
  <w:style w:type="character" w:styleId="IntenseEmphasis">
    <w:name w:val="Intense Emphasis"/>
    <w:basedOn w:val="DefaultParagraphFont"/>
    <w:uiPriority w:val="21"/>
    <w:qFormat/>
    <w:rsid w:val="00BC2801"/>
    <w:rPr>
      <w:i/>
      <w:iCs/>
      <w:color w:val="7B2A72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C2801"/>
    <w:pPr>
      <w:pBdr>
        <w:top w:val="single" w:sz="4" w:space="10" w:color="7B2A72" w:themeColor="accent1" w:themeShade="BF"/>
        <w:bottom w:val="single" w:sz="4" w:space="10" w:color="7B2A72" w:themeColor="accent1" w:themeShade="BF"/>
      </w:pBdr>
      <w:spacing w:before="360" w:after="360"/>
      <w:ind w:left="864" w:right="864"/>
      <w:jc w:val="center"/>
    </w:pPr>
    <w:rPr>
      <w:i/>
      <w:iCs/>
      <w:color w:val="7B2A72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C2801"/>
    <w:rPr>
      <w:rFonts w:ascii="Calibri" w:hAnsi="Calibri"/>
      <w:i/>
      <w:iCs/>
      <w:color w:val="7B2A72" w:themeColor="accent1" w:themeShade="BF"/>
      <w:sz w:val="23"/>
    </w:rPr>
  </w:style>
  <w:style w:type="character" w:styleId="IntenseReference">
    <w:name w:val="Intense Reference"/>
    <w:basedOn w:val="DefaultParagraphFont"/>
    <w:uiPriority w:val="32"/>
    <w:qFormat/>
    <w:rsid w:val="00BC2801"/>
    <w:rPr>
      <w:b/>
      <w:bCs/>
      <w:smallCaps/>
      <w:color w:val="7B2A72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BC2801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character" w:styleId="Strong">
    <w:name w:val="Strong"/>
    <w:basedOn w:val="DefaultParagraphFont"/>
    <w:uiPriority w:val="22"/>
    <w:qFormat/>
    <w:rsid w:val="00BC2801"/>
    <w:rPr>
      <w:b/>
      <w:bCs/>
    </w:rPr>
  </w:style>
  <w:style w:type="character" w:styleId="Emphasis">
    <w:name w:val="Emphasis"/>
    <w:basedOn w:val="DefaultParagraphFont"/>
    <w:uiPriority w:val="20"/>
    <w:qFormat/>
    <w:rsid w:val="00BC2801"/>
    <w:rPr>
      <w:i/>
      <w:iCs/>
    </w:rPr>
  </w:style>
  <w:style w:type="paragraph" w:styleId="NoSpacing">
    <w:name w:val="No Spacing"/>
    <w:uiPriority w:val="1"/>
    <w:qFormat/>
    <w:rsid w:val="00BC2801"/>
    <w:pPr>
      <w:spacing w:after="0" w:line="240" w:lineRule="auto"/>
    </w:pPr>
    <w:rPr>
      <w:rFonts w:eastAsiaTheme="minorEastAsia"/>
      <w:kern w:val="0"/>
      <w:sz w:val="20"/>
      <w:szCs w:val="20"/>
    </w:rPr>
  </w:style>
  <w:style w:type="character" w:styleId="SubtleEmphasis">
    <w:name w:val="Subtle Emphasis"/>
    <w:basedOn w:val="DefaultParagraphFont"/>
    <w:uiPriority w:val="19"/>
    <w:qFormat/>
    <w:rsid w:val="00BC2801"/>
    <w:rPr>
      <w:i/>
      <w:iCs/>
      <w:color w:val="404040" w:themeColor="text1" w:themeTint="BF"/>
    </w:rPr>
  </w:style>
  <w:style w:type="character" w:styleId="SubtleReference">
    <w:name w:val="Subtle Reference"/>
    <w:basedOn w:val="DefaultParagraphFont"/>
    <w:uiPriority w:val="31"/>
    <w:qFormat/>
    <w:rsid w:val="00BC2801"/>
    <w:rPr>
      <w:smallCaps/>
      <w:color w:val="404040" w:themeColor="text1" w:themeTint="BF"/>
      <w:u w:val="single" w:color="7F7F7F" w:themeColor="text1" w:themeTint="80"/>
    </w:rPr>
  </w:style>
  <w:style w:type="character" w:styleId="BookTitle">
    <w:name w:val="Book Title"/>
    <w:basedOn w:val="DefaultParagraphFont"/>
    <w:uiPriority w:val="33"/>
    <w:qFormat/>
    <w:rsid w:val="00BC2801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C2801"/>
    <w:pPr>
      <w:spacing w:before="320" w:after="0" w:line="240" w:lineRule="auto"/>
      <w:outlineLvl w:val="9"/>
    </w:pPr>
    <w:rPr>
      <w:rFonts w:asciiTheme="majorHAnsi" w:hAnsiTheme="majorHAnsi"/>
      <w:b w:val="0"/>
      <w:bCs w:val="0"/>
      <w:color w:val="7B2A72" w:themeColor="accent1" w:themeShade="BF"/>
      <w:kern w:val="0"/>
      <w:sz w:val="32"/>
      <w:szCs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BC280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C2801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C2801"/>
  </w:style>
  <w:style w:type="character" w:styleId="CommentReference">
    <w:name w:val="annotation reference"/>
    <w:basedOn w:val="DefaultParagraphFont"/>
    <w:uiPriority w:val="99"/>
    <w:semiHidden/>
    <w:unhideWhenUsed/>
    <w:rsid w:val="00BC28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C2801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BC2801"/>
    <w:rPr>
      <w:rFonts w:eastAsiaTheme="minorEastAsia"/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8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801"/>
    <w:rPr>
      <w:rFonts w:eastAsiaTheme="minorEastAsia"/>
      <w:b/>
      <w:bCs/>
      <w:kern w:val="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reativecommons.org/licenses/by/4.0/legalcode.en" TargetMode="External"/><Relationship Id="rId13" Type="http://schemas.openxmlformats.org/officeDocument/2006/relationships/hyperlink" Target="https://www.loc.gov/standards/iso639-2/php/code_list.php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MTM">
  <a:themeElements>
    <a:clrScheme name="MTM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A53999"/>
      </a:accent1>
      <a:accent2>
        <a:srgbClr val="2A6475"/>
      </a:accent2>
      <a:accent3>
        <a:srgbClr val="E20177"/>
      </a:accent3>
      <a:accent4>
        <a:srgbClr val="027C68"/>
      </a:accent4>
      <a:accent5>
        <a:srgbClr val="DADADA"/>
      </a:accent5>
      <a:accent6>
        <a:srgbClr val="F0F0F0"/>
      </a:accent6>
      <a:hlink>
        <a:srgbClr val="0563C1"/>
      </a:hlink>
      <a:folHlink>
        <a:srgbClr val="954F72"/>
      </a:folHlink>
    </a:clrScheme>
    <a:fontScheme name="MTM">
      <a:majorFont>
        <a:latin typeface="Arial"/>
        <a:ea typeface=""/>
        <a:cs typeface=""/>
      </a:majorFont>
      <a:minorFont>
        <a:latin typeface="Calibri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MTM" id="{4BCA41FA-09CF-40C1-A86A-CB1EAFA65C8A}" vid="{22DEF208-D027-42C0-AEE2-E584246E5BCC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AE0BE8-F99B-4072-B07B-0D5419EFA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94</TotalTime>
  <Pages>7</Pages>
  <Words>1647</Words>
  <Characters>9393</Characters>
  <Application>Microsoft Office Word</Application>
  <DocSecurity>0</DocSecurity>
  <Lines>78</Lines>
  <Paragraphs>22</Paragraphs>
  <ScaleCrop>false</ScaleCrop>
  <Company/>
  <LinksUpToDate>false</LinksUpToDate>
  <CharactersWithSpaces>11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Tånnander</dc:creator>
  <cp:keywords/>
  <dc:description/>
  <cp:lastModifiedBy>Christina Tånnander</cp:lastModifiedBy>
  <cp:revision>7</cp:revision>
  <dcterms:created xsi:type="dcterms:W3CDTF">2025-02-27T12:41:00Z</dcterms:created>
  <dcterms:modified xsi:type="dcterms:W3CDTF">2025-03-02T12:30:00Z</dcterms:modified>
</cp:coreProperties>
</file>